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77C0" w:rsidRPr="001333F0" w:rsidRDefault="009E39D2" w:rsidP="006177C0">
      <w:pPr>
        <w:spacing w:after="0" w:line="240" w:lineRule="auto"/>
        <w:jc w:val="center"/>
        <w:rPr>
          <w:rFonts w:ascii="Arial" w:hAnsi="Arial" w:cs="Arial"/>
          <w:b/>
          <w:color w:val="000000"/>
          <w:sz w:val="32"/>
          <w:szCs w:val="32"/>
          <w:lang w:val="en-GB"/>
        </w:rPr>
      </w:pPr>
      <w:r>
        <w:rPr>
          <w:rFonts w:ascii="Arial" w:hAnsi="Arial" w:cs="Arial"/>
          <w:b/>
          <w:color w:val="000000"/>
          <w:sz w:val="32"/>
          <w:szCs w:val="32"/>
          <w:lang w:val="en-GB"/>
        </w:rPr>
        <w:t>Participation in a clinical trial for a child with cancer is burdensome for a minority of children</w:t>
      </w:r>
    </w:p>
    <w:p w:rsidR="0053360A" w:rsidRPr="0085532E" w:rsidRDefault="0053360A" w:rsidP="006177C0">
      <w:pPr>
        <w:spacing w:after="0" w:line="240" w:lineRule="auto"/>
        <w:jc w:val="center"/>
        <w:rPr>
          <w:rFonts w:ascii="Arial" w:hAnsi="Arial" w:cs="Arial"/>
          <w:sz w:val="24"/>
          <w:szCs w:val="24"/>
          <w:lang w:val="en-US"/>
        </w:rPr>
      </w:pPr>
    </w:p>
    <w:p w:rsidR="006177C0" w:rsidRPr="0085532E" w:rsidRDefault="006177C0" w:rsidP="006177C0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 w:rsidRPr="00474029">
        <w:rPr>
          <w:rFonts w:ascii="Arial" w:hAnsi="Arial" w:cs="Arial"/>
          <w:sz w:val="24"/>
          <w:szCs w:val="24"/>
        </w:rPr>
        <w:t>Ivana M.M. van der Geest</w:t>
      </w:r>
      <w:r w:rsidRPr="00474029">
        <w:rPr>
          <w:rFonts w:ascii="Arial" w:hAnsi="Arial" w:cs="Arial"/>
          <w:sz w:val="24"/>
          <w:szCs w:val="24"/>
          <w:vertAlign w:val="superscript"/>
        </w:rPr>
        <w:t>1, 2</w:t>
      </w:r>
      <w:r w:rsidRPr="00474029">
        <w:rPr>
          <w:rFonts w:ascii="Arial" w:hAnsi="Arial" w:cs="Arial"/>
          <w:sz w:val="24"/>
          <w:szCs w:val="24"/>
        </w:rPr>
        <w:t>, MD, Marry M. van den Heuvel-Eibrink</w:t>
      </w:r>
      <w:r w:rsidRPr="00474029">
        <w:rPr>
          <w:rFonts w:ascii="Arial" w:hAnsi="Arial" w:cs="Arial"/>
          <w:sz w:val="24"/>
          <w:szCs w:val="24"/>
          <w:vertAlign w:val="superscript"/>
        </w:rPr>
        <w:t>2</w:t>
      </w:r>
      <w:r w:rsidRPr="00474029">
        <w:rPr>
          <w:rFonts w:ascii="Arial" w:hAnsi="Arial" w:cs="Arial"/>
          <w:sz w:val="24"/>
          <w:szCs w:val="24"/>
        </w:rPr>
        <w:t>, MD, PhD, C. Michel Zwaan</w:t>
      </w:r>
      <w:r w:rsidRPr="00474029">
        <w:rPr>
          <w:rFonts w:ascii="Arial" w:hAnsi="Arial" w:cs="Arial"/>
          <w:sz w:val="24"/>
          <w:szCs w:val="24"/>
          <w:vertAlign w:val="superscript"/>
        </w:rPr>
        <w:t>1</w:t>
      </w:r>
      <w:r w:rsidRPr="00474029">
        <w:rPr>
          <w:rFonts w:ascii="Arial" w:hAnsi="Arial" w:cs="Arial"/>
          <w:sz w:val="24"/>
          <w:szCs w:val="24"/>
        </w:rPr>
        <w:t xml:space="preserve">, MD, </w:t>
      </w:r>
      <w:r w:rsidRPr="0085532E">
        <w:rPr>
          <w:rFonts w:ascii="Arial" w:hAnsi="Arial" w:cs="Arial"/>
          <w:sz w:val="24"/>
          <w:szCs w:val="24"/>
        </w:rPr>
        <w:t>PhD, Prof. Rob Pieters</w:t>
      </w:r>
      <w:r w:rsidRPr="0085532E">
        <w:rPr>
          <w:rFonts w:ascii="Arial" w:hAnsi="Arial" w:cs="Arial"/>
          <w:sz w:val="24"/>
          <w:szCs w:val="24"/>
          <w:vertAlign w:val="superscript"/>
        </w:rPr>
        <w:t>2</w:t>
      </w:r>
      <w:r w:rsidRPr="0085532E">
        <w:rPr>
          <w:rFonts w:ascii="Arial" w:hAnsi="Arial" w:cs="Arial"/>
          <w:sz w:val="24"/>
          <w:szCs w:val="24"/>
        </w:rPr>
        <w:t>, MD, PhD, Prof. Jan Passchier</w:t>
      </w:r>
      <w:r w:rsidRPr="0085532E">
        <w:rPr>
          <w:rFonts w:ascii="Arial" w:hAnsi="Arial" w:cs="Arial"/>
          <w:sz w:val="24"/>
          <w:szCs w:val="24"/>
          <w:vertAlign w:val="superscript"/>
        </w:rPr>
        <w:t>3</w:t>
      </w:r>
      <w:r w:rsidRPr="0085532E">
        <w:rPr>
          <w:rFonts w:ascii="Arial" w:hAnsi="Arial" w:cs="Arial"/>
          <w:sz w:val="24"/>
          <w:szCs w:val="24"/>
        </w:rPr>
        <w:t xml:space="preserve">, PhD, </w:t>
      </w:r>
    </w:p>
    <w:p w:rsidR="006177C0" w:rsidRPr="0085532E" w:rsidRDefault="006177C0" w:rsidP="006177C0">
      <w:pPr>
        <w:spacing w:after="0" w:line="240" w:lineRule="auto"/>
        <w:jc w:val="center"/>
        <w:rPr>
          <w:rFonts w:ascii="Arial" w:hAnsi="Arial" w:cs="Arial"/>
          <w:sz w:val="24"/>
          <w:szCs w:val="24"/>
          <w:vertAlign w:val="superscript"/>
          <w:lang w:val="en-GB"/>
        </w:rPr>
      </w:pPr>
      <w:r w:rsidRPr="0085532E">
        <w:rPr>
          <w:rFonts w:ascii="Arial" w:hAnsi="Arial" w:cs="Arial"/>
          <w:sz w:val="24"/>
          <w:szCs w:val="24"/>
          <w:lang w:val="en-GB"/>
        </w:rPr>
        <w:t>Anne-Sophie E</w:t>
      </w:r>
      <w:r w:rsidR="00474029" w:rsidRPr="0085532E">
        <w:rPr>
          <w:rFonts w:ascii="Arial" w:hAnsi="Arial" w:cs="Arial"/>
          <w:sz w:val="24"/>
          <w:szCs w:val="24"/>
          <w:lang w:val="en-GB"/>
        </w:rPr>
        <w:t>.</w:t>
      </w:r>
      <w:r w:rsidRPr="0085532E">
        <w:rPr>
          <w:rFonts w:ascii="Arial" w:hAnsi="Arial" w:cs="Arial"/>
          <w:sz w:val="24"/>
          <w:szCs w:val="24"/>
          <w:lang w:val="en-GB"/>
        </w:rPr>
        <w:t xml:space="preserve"> Darlington</w:t>
      </w:r>
      <w:r w:rsidRPr="0085532E">
        <w:rPr>
          <w:rFonts w:ascii="Arial" w:hAnsi="Arial" w:cs="Arial"/>
          <w:sz w:val="24"/>
          <w:szCs w:val="24"/>
          <w:vertAlign w:val="superscript"/>
          <w:lang w:val="en-GB"/>
        </w:rPr>
        <w:t>4</w:t>
      </w:r>
      <w:r w:rsidR="006A7C14" w:rsidRPr="0085532E">
        <w:rPr>
          <w:rFonts w:ascii="Arial" w:hAnsi="Arial" w:cs="Arial"/>
          <w:sz w:val="24"/>
          <w:szCs w:val="24"/>
          <w:lang w:val="en-GB"/>
        </w:rPr>
        <w:t>, PhD</w:t>
      </w:r>
    </w:p>
    <w:p w:rsidR="006177C0" w:rsidRPr="0085532E" w:rsidRDefault="006177C0" w:rsidP="006177C0">
      <w:pPr>
        <w:spacing w:line="240" w:lineRule="auto"/>
        <w:rPr>
          <w:rFonts w:ascii="Arial" w:hAnsi="Arial" w:cs="Arial"/>
          <w:i/>
          <w:sz w:val="24"/>
          <w:szCs w:val="24"/>
          <w:lang w:val="en-GB"/>
        </w:rPr>
      </w:pP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sz w:val="24"/>
          <w:szCs w:val="24"/>
          <w:lang w:val="en-GB"/>
        </w:rPr>
      </w:pPr>
      <w:r w:rsidRPr="0085532E">
        <w:rPr>
          <w:rFonts w:ascii="Arial" w:hAnsi="Arial" w:cs="Arial"/>
          <w:sz w:val="24"/>
          <w:szCs w:val="24"/>
          <w:vertAlign w:val="superscript"/>
          <w:lang w:val="en-GB"/>
        </w:rPr>
        <w:t>1</w:t>
      </w:r>
      <w:r w:rsidRPr="0085532E">
        <w:rPr>
          <w:rFonts w:ascii="Arial" w:hAnsi="Arial" w:cs="Arial"/>
          <w:sz w:val="24"/>
          <w:szCs w:val="24"/>
          <w:lang w:val="en-GB"/>
        </w:rPr>
        <w:t xml:space="preserve"> Department of Paediatric Oncology/Haematology, Erasmus MC-Sophia Children’s Hospital, Rotterdam, The Netherlands</w:t>
      </w: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b/>
          <w:iCs/>
          <w:sz w:val="24"/>
          <w:szCs w:val="24"/>
          <w:lang w:val="en-GB"/>
        </w:rPr>
      </w:pPr>
      <w:r w:rsidRPr="0085532E">
        <w:rPr>
          <w:rFonts w:ascii="Arial" w:hAnsi="Arial" w:cs="Arial"/>
          <w:sz w:val="24"/>
          <w:szCs w:val="24"/>
          <w:vertAlign w:val="superscript"/>
          <w:lang w:val="en-GB"/>
        </w:rPr>
        <w:t>2</w:t>
      </w:r>
      <w:r w:rsidRPr="0085532E">
        <w:rPr>
          <w:rFonts w:ascii="Arial" w:hAnsi="Arial" w:cs="Arial"/>
          <w:sz w:val="24"/>
          <w:szCs w:val="24"/>
          <w:lang w:val="en-GB"/>
        </w:rPr>
        <w:t xml:space="preserve"> Princess Maxima Cent</w:t>
      </w:r>
      <w:r w:rsidR="00205D25" w:rsidRPr="0085532E">
        <w:rPr>
          <w:rFonts w:ascii="Arial" w:hAnsi="Arial" w:cs="Arial"/>
          <w:sz w:val="24"/>
          <w:szCs w:val="24"/>
          <w:lang w:val="en-GB"/>
        </w:rPr>
        <w:t>re</w:t>
      </w:r>
      <w:r w:rsidRPr="0085532E">
        <w:rPr>
          <w:rFonts w:ascii="Arial" w:hAnsi="Arial" w:cs="Arial"/>
          <w:sz w:val="24"/>
          <w:szCs w:val="24"/>
          <w:lang w:val="en-GB"/>
        </w:rPr>
        <w:t xml:space="preserve"> for Paediatric Oncology, Utrecht, The Netherlands</w:t>
      </w: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b/>
          <w:iCs/>
          <w:sz w:val="24"/>
          <w:szCs w:val="24"/>
          <w:lang w:val="en-GB"/>
        </w:rPr>
      </w:pPr>
      <w:r w:rsidRPr="0085532E">
        <w:rPr>
          <w:rFonts w:ascii="Arial" w:hAnsi="Arial" w:cs="Arial"/>
          <w:sz w:val="24"/>
          <w:szCs w:val="24"/>
          <w:vertAlign w:val="superscript"/>
          <w:lang w:val="en-GB"/>
        </w:rPr>
        <w:t xml:space="preserve">3 </w:t>
      </w:r>
      <w:r w:rsidRPr="0085532E">
        <w:rPr>
          <w:rFonts w:ascii="Arial" w:hAnsi="Arial" w:cs="Arial"/>
          <w:sz w:val="24"/>
          <w:szCs w:val="24"/>
          <w:lang w:val="en-GB"/>
        </w:rPr>
        <w:t>Department of Clinical Psychology, VU University Amsterdam, The Netherlands</w:t>
      </w: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sz w:val="24"/>
          <w:szCs w:val="24"/>
          <w:lang w:val="en-GB"/>
        </w:rPr>
      </w:pPr>
      <w:r w:rsidRPr="0085532E">
        <w:rPr>
          <w:rFonts w:ascii="Arial" w:hAnsi="Arial" w:cs="Arial"/>
          <w:sz w:val="24"/>
          <w:szCs w:val="24"/>
          <w:vertAlign w:val="superscript"/>
          <w:lang w:val="en-GB"/>
        </w:rPr>
        <w:t>4</w:t>
      </w:r>
      <w:r w:rsidRPr="0085532E">
        <w:rPr>
          <w:rFonts w:ascii="Arial" w:hAnsi="Arial" w:cs="Arial"/>
          <w:sz w:val="24"/>
          <w:szCs w:val="24"/>
          <w:lang w:val="en-GB"/>
        </w:rPr>
        <w:t xml:space="preserve"> University of Southampton, Faculty of Health Sciences, Southampton, United Kingdom</w:t>
      </w: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b/>
          <w:bCs/>
          <w:sz w:val="24"/>
          <w:szCs w:val="24"/>
          <w:lang w:val="en-GB"/>
        </w:rPr>
      </w:pP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b/>
          <w:bCs/>
          <w:sz w:val="24"/>
          <w:szCs w:val="24"/>
          <w:lang w:val="en-GB"/>
        </w:rPr>
      </w:pPr>
    </w:p>
    <w:p w:rsidR="006177C0" w:rsidRPr="0085532E" w:rsidRDefault="006177C0" w:rsidP="006177C0">
      <w:pPr>
        <w:spacing w:after="0" w:line="240" w:lineRule="auto"/>
        <w:rPr>
          <w:rFonts w:ascii="Arial" w:hAnsi="Arial" w:cs="Arial"/>
          <w:b/>
          <w:bCs/>
          <w:sz w:val="24"/>
          <w:szCs w:val="24"/>
          <w:lang w:val="en-GB"/>
        </w:rPr>
      </w:pPr>
      <w:r w:rsidRPr="0085532E">
        <w:rPr>
          <w:rFonts w:ascii="Arial" w:hAnsi="Arial" w:cs="Arial"/>
          <w:b/>
          <w:bCs/>
          <w:sz w:val="24"/>
          <w:szCs w:val="24"/>
          <w:lang w:val="en-GB"/>
        </w:rPr>
        <w:t>Corresponding author:</w:t>
      </w:r>
    </w:p>
    <w:p w:rsidR="006177C0" w:rsidRPr="00B43809" w:rsidRDefault="006177C0" w:rsidP="006177C0">
      <w:pPr>
        <w:jc w:val="both"/>
        <w:rPr>
          <w:rFonts w:ascii="Arial" w:hAnsi="Arial" w:cs="Arial"/>
          <w:b/>
          <w:sz w:val="24"/>
          <w:szCs w:val="24"/>
          <w:lang w:val="en-GB"/>
        </w:rPr>
      </w:pPr>
      <w:r w:rsidRPr="0085532E">
        <w:rPr>
          <w:rFonts w:ascii="Arial" w:hAnsi="Arial" w:cs="Arial"/>
          <w:bCs/>
          <w:sz w:val="24"/>
          <w:szCs w:val="24"/>
          <w:lang w:val="en-GB"/>
        </w:rPr>
        <w:t>Dr</w:t>
      </w:r>
      <w:r w:rsidRPr="0085532E">
        <w:rPr>
          <w:rFonts w:ascii="Arial" w:hAnsi="Arial" w:cs="Arial"/>
          <w:b/>
          <w:bCs/>
          <w:sz w:val="24"/>
          <w:szCs w:val="24"/>
          <w:lang w:val="en-GB"/>
        </w:rPr>
        <w:t xml:space="preserve"> </w:t>
      </w:r>
      <w:r w:rsidRPr="0085532E">
        <w:rPr>
          <w:rFonts w:ascii="Arial" w:hAnsi="Arial" w:cs="Arial"/>
          <w:bCs/>
          <w:sz w:val="24"/>
          <w:szCs w:val="24"/>
          <w:lang w:val="en-GB"/>
        </w:rPr>
        <w:t>A-S</w:t>
      </w:r>
      <w:r w:rsidR="006751DA" w:rsidRPr="0085532E">
        <w:rPr>
          <w:rFonts w:ascii="Arial" w:hAnsi="Arial" w:cs="Arial"/>
          <w:bCs/>
          <w:sz w:val="24"/>
          <w:szCs w:val="24"/>
          <w:lang w:val="en-GB"/>
        </w:rPr>
        <w:t xml:space="preserve"> </w:t>
      </w:r>
      <w:r w:rsidRPr="0085532E">
        <w:rPr>
          <w:rFonts w:ascii="Arial" w:hAnsi="Arial" w:cs="Arial"/>
          <w:bCs/>
          <w:sz w:val="24"/>
          <w:szCs w:val="24"/>
          <w:lang w:val="en-GB"/>
        </w:rPr>
        <w:t xml:space="preserve">E Darlington, </w:t>
      </w:r>
      <w:r w:rsidRPr="0085532E">
        <w:rPr>
          <w:rFonts w:ascii="Arial" w:hAnsi="Arial" w:cs="Arial"/>
          <w:iCs/>
          <w:sz w:val="24"/>
          <w:szCs w:val="24"/>
          <w:lang w:val="en-GB"/>
        </w:rPr>
        <w:t xml:space="preserve">University of </w:t>
      </w:r>
      <w:r w:rsidRPr="00B43809">
        <w:rPr>
          <w:rFonts w:ascii="Arial" w:hAnsi="Arial" w:cs="Arial"/>
          <w:iCs/>
          <w:sz w:val="24"/>
          <w:szCs w:val="24"/>
          <w:lang w:val="en-GB"/>
        </w:rPr>
        <w:t xml:space="preserve">Southampton, Faculty of Health Sciences, Southampton SO17 1BJ, United Kingdom. Email: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"mailto:a.darlington@soton.ac.uk" </w:instrText>
      </w:r>
      <w:r w:rsidR="003342F1">
        <w:fldChar w:fldCharType="separate"/>
      </w:r>
      <w:r w:rsidRPr="00B43809">
        <w:rPr>
          <w:rStyle w:val="Hyperlink"/>
          <w:rFonts w:ascii="Arial" w:hAnsi="Arial" w:cs="Arial"/>
          <w:iCs/>
          <w:color w:val="auto"/>
          <w:sz w:val="24"/>
          <w:szCs w:val="24"/>
          <w:u w:val="none"/>
          <w:lang w:val="en-GB"/>
        </w:rPr>
        <w:t>a.darlington@soton.ac.uk</w:t>
      </w:r>
      <w:r w:rsidR="003342F1">
        <w:rPr>
          <w:rStyle w:val="Hyperlink"/>
          <w:rFonts w:ascii="Arial" w:hAnsi="Arial" w:cs="Arial"/>
          <w:iCs/>
          <w:color w:val="auto"/>
          <w:sz w:val="24"/>
          <w:szCs w:val="24"/>
          <w:u w:val="none"/>
          <w:lang w:val="en-GB"/>
        </w:rPr>
        <w:fldChar w:fldCharType="end"/>
      </w:r>
      <w:r w:rsidRPr="00B43809">
        <w:rPr>
          <w:rFonts w:ascii="Arial" w:hAnsi="Arial" w:cs="Arial"/>
          <w:iCs/>
          <w:sz w:val="24"/>
          <w:szCs w:val="24"/>
          <w:lang w:val="en-GB"/>
        </w:rPr>
        <w:t xml:space="preserve">. </w:t>
      </w:r>
      <w:r w:rsidRPr="00B43809">
        <w:rPr>
          <w:rFonts w:ascii="Arial" w:hAnsi="Arial" w:cs="Arial"/>
          <w:sz w:val="24"/>
          <w:szCs w:val="24"/>
          <w:lang w:val="en-GB"/>
        </w:rPr>
        <w:t>Tel. +44(0)23 8059 7888</w:t>
      </w:r>
    </w:p>
    <w:p w:rsidR="006177C0" w:rsidRPr="001333F0" w:rsidRDefault="006177C0" w:rsidP="006177C0">
      <w:pPr>
        <w:spacing w:after="0" w:line="240" w:lineRule="auto"/>
        <w:rPr>
          <w:rFonts w:ascii="Arial" w:hAnsi="Arial" w:cs="Arial"/>
          <w:b/>
          <w:sz w:val="24"/>
          <w:szCs w:val="24"/>
          <w:lang w:val="en-GB"/>
        </w:rPr>
      </w:pPr>
    </w:p>
    <w:p w:rsidR="0094719A" w:rsidRPr="001333F0" w:rsidRDefault="0094719A" w:rsidP="006177C0">
      <w:pPr>
        <w:spacing w:after="0" w:line="240" w:lineRule="auto"/>
        <w:rPr>
          <w:rFonts w:ascii="Arial" w:hAnsi="Arial" w:cs="Arial"/>
          <w:b/>
          <w:sz w:val="24"/>
          <w:szCs w:val="24"/>
          <w:lang w:val="en-GB"/>
        </w:rPr>
      </w:pPr>
    </w:p>
    <w:p w:rsidR="0094719A" w:rsidRPr="001333F0" w:rsidRDefault="0094719A" w:rsidP="006177C0">
      <w:pPr>
        <w:spacing w:after="0" w:line="240" w:lineRule="auto"/>
        <w:rPr>
          <w:rFonts w:ascii="Arial" w:hAnsi="Arial" w:cs="Arial"/>
          <w:b/>
          <w:sz w:val="24"/>
          <w:szCs w:val="24"/>
          <w:lang w:val="en-GB"/>
        </w:rPr>
      </w:pPr>
    </w:p>
    <w:p w:rsidR="006751DA" w:rsidRPr="001333F0" w:rsidRDefault="007C7587" w:rsidP="00503828">
      <w:pPr>
        <w:spacing w:after="0" w:line="240" w:lineRule="auto"/>
        <w:ind w:left="2832" w:hanging="2832"/>
        <w:jc w:val="both"/>
        <w:rPr>
          <w:rFonts w:ascii="Arial" w:hAnsi="Arial" w:cs="Arial"/>
          <w:b/>
          <w:bCs/>
          <w:sz w:val="24"/>
          <w:szCs w:val="24"/>
          <w:lang w:val="en-GB"/>
        </w:rPr>
      </w:pPr>
      <w:r w:rsidRPr="001333F0">
        <w:rPr>
          <w:rFonts w:ascii="Arial" w:hAnsi="Arial" w:cs="Arial"/>
          <w:b/>
          <w:sz w:val="24"/>
          <w:szCs w:val="24"/>
          <w:lang w:val="en-GB"/>
        </w:rPr>
        <w:t xml:space="preserve">Running Title: </w:t>
      </w:r>
      <w:r w:rsidR="00503828">
        <w:rPr>
          <w:rFonts w:ascii="Arial" w:hAnsi="Arial" w:cs="Arial"/>
          <w:b/>
          <w:sz w:val="24"/>
          <w:szCs w:val="24"/>
          <w:lang w:val="en-GB"/>
        </w:rPr>
        <w:tab/>
      </w:r>
      <w:r w:rsidR="0053360A">
        <w:rPr>
          <w:rFonts w:ascii="Arial" w:hAnsi="Arial" w:cs="Arial"/>
          <w:sz w:val="24"/>
          <w:szCs w:val="24"/>
          <w:lang w:val="en-GB"/>
        </w:rPr>
        <w:t xml:space="preserve">Parents’ experiences </w:t>
      </w:r>
      <w:r w:rsidR="00323214">
        <w:rPr>
          <w:rFonts w:ascii="Arial" w:hAnsi="Arial" w:cs="Arial"/>
          <w:sz w:val="24"/>
          <w:szCs w:val="24"/>
          <w:lang w:val="en-GB"/>
        </w:rPr>
        <w:t>of cancer trials</w:t>
      </w:r>
    </w:p>
    <w:p w:rsidR="00A13C95" w:rsidRDefault="00A13C95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96693" w:rsidRDefault="00496693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74029" w:rsidRDefault="00474029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74029" w:rsidRDefault="00474029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74029" w:rsidRDefault="00474029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74029" w:rsidRDefault="00474029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74029" w:rsidRDefault="00474029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53360A" w:rsidRDefault="0053360A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53360A" w:rsidRPr="001333F0" w:rsidRDefault="0053360A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A13C95" w:rsidRPr="001333F0" w:rsidRDefault="00A13C95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A13C95" w:rsidRDefault="00A13C95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496693" w:rsidRPr="001333F0" w:rsidRDefault="00496693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A13C95" w:rsidRPr="001333F0" w:rsidRDefault="00A13C95" w:rsidP="006177C0">
      <w:pPr>
        <w:jc w:val="center"/>
        <w:rPr>
          <w:rFonts w:ascii="Arial" w:hAnsi="Arial" w:cs="Arial"/>
          <w:i/>
          <w:color w:val="000000"/>
          <w:sz w:val="24"/>
          <w:szCs w:val="24"/>
          <w:lang w:val="en-GB"/>
        </w:rPr>
      </w:pPr>
    </w:p>
    <w:p w:rsidR="007F7ED9" w:rsidRPr="00F441AB" w:rsidRDefault="0085532E" w:rsidP="00DD0209">
      <w:pPr>
        <w:spacing w:after="0" w:line="480" w:lineRule="auto"/>
        <w:jc w:val="both"/>
        <w:rPr>
          <w:rFonts w:ascii="Arial" w:eastAsia="Times New Roman" w:hAnsi="Arial" w:cs="Arial"/>
          <w:b/>
          <w:bCs/>
          <w:lang w:val="en-GB"/>
        </w:rPr>
      </w:pPr>
      <w:r w:rsidRPr="00F441AB">
        <w:rPr>
          <w:rFonts w:ascii="Arial" w:eastAsia="Times New Roman" w:hAnsi="Arial" w:cs="Arial"/>
          <w:b/>
          <w:bCs/>
          <w:lang w:val="en-GB"/>
        </w:rPr>
        <w:lastRenderedPageBreak/>
        <w:t xml:space="preserve">ABSTRACT </w:t>
      </w:r>
    </w:p>
    <w:p w:rsidR="00F441AB" w:rsidRPr="00F441AB" w:rsidRDefault="00F441AB" w:rsidP="00F441AB">
      <w:pPr>
        <w:spacing w:after="0" w:line="480" w:lineRule="auto"/>
        <w:jc w:val="both"/>
        <w:rPr>
          <w:rFonts w:ascii="Arial" w:hAnsi="Arial" w:cs="Arial"/>
          <w:lang w:val="en-GB"/>
        </w:rPr>
      </w:pPr>
      <w:r w:rsidRPr="00F441AB">
        <w:rPr>
          <w:rFonts w:ascii="Arial" w:eastAsia="Times New Roman" w:hAnsi="Arial" w:cs="Arial"/>
          <w:b/>
          <w:bCs/>
          <w:lang w:val="en-GB"/>
        </w:rPr>
        <w:t xml:space="preserve">Aim: </w:t>
      </w:r>
      <w:r w:rsidRPr="00F441AB">
        <w:rPr>
          <w:rFonts w:ascii="Arial" w:eastAsia="Times New Roman" w:hAnsi="Arial" w:cs="Arial"/>
          <w:bCs/>
          <w:lang w:val="en-GB"/>
        </w:rPr>
        <w:t xml:space="preserve">This study </w:t>
      </w:r>
      <w:r w:rsidRPr="00F441AB">
        <w:rPr>
          <w:rFonts w:ascii="Arial" w:hAnsi="Arial" w:cs="Arial"/>
          <w:lang w:val="en-GB"/>
        </w:rPr>
        <w:t xml:space="preserve">explored how parents who had lost a child to cancer felt about them taking part in a clinical trial. </w:t>
      </w:r>
    </w:p>
    <w:p w:rsidR="00F441AB" w:rsidRPr="00F441AB" w:rsidRDefault="00F441AB" w:rsidP="00F441AB">
      <w:pPr>
        <w:spacing w:after="0" w:line="480" w:lineRule="auto"/>
        <w:jc w:val="both"/>
        <w:rPr>
          <w:rFonts w:ascii="Arial" w:hAnsi="Arial" w:cs="Arial"/>
          <w:lang w:val="en-GB"/>
        </w:rPr>
      </w:pPr>
      <w:r w:rsidRPr="00F441AB">
        <w:rPr>
          <w:rFonts w:ascii="Arial" w:eastAsia="Times New Roman" w:hAnsi="Arial" w:cs="Arial"/>
          <w:b/>
          <w:bCs/>
          <w:lang w:val="en-GB"/>
        </w:rPr>
        <w:t xml:space="preserve">Methods: </w:t>
      </w:r>
      <w:r w:rsidRPr="00F441AB">
        <w:rPr>
          <w:rFonts w:ascii="Arial" w:eastAsia="Times New Roman" w:hAnsi="Arial" w:cs="Arial"/>
          <w:lang w:val="en-GB"/>
        </w:rPr>
        <w:t xml:space="preserve">A retrospective questionnaire was sent to parents who </w:t>
      </w:r>
      <w:r w:rsidRPr="00F441AB">
        <w:rPr>
          <w:rFonts w:ascii="Arial" w:eastAsia="Times New Roman" w:hAnsi="Arial" w:cs="Arial"/>
          <w:bCs/>
          <w:lang w:val="en-GB"/>
        </w:rPr>
        <w:t>had</w:t>
      </w:r>
      <w:r w:rsidRPr="00F441AB">
        <w:rPr>
          <w:rFonts w:ascii="Arial" w:eastAsia="Times New Roman" w:hAnsi="Arial" w:cs="Arial"/>
          <w:lang w:val="en-GB"/>
        </w:rPr>
        <w:t xml:space="preserve"> lost a child to cancer</w:t>
      </w:r>
      <w:r w:rsidRPr="00F441AB">
        <w:rPr>
          <w:rFonts w:ascii="Arial" w:hAnsi="Arial" w:cs="Arial"/>
          <w:lang w:val="en-GB"/>
        </w:rPr>
        <w:t xml:space="preserve">. </w:t>
      </w:r>
      <w:r w:rsidRPr="00F441AB">
        <w:rPr>
          <w:rFonts w:ascii="Arial" w:eastAsia="Times New Roman" w:hAnsi="Arial" w:cs="Arial"/>
          <w:lang w:val="en-GB"/>
        </w:rPr>
        <w:t>They were asked whether their child took part in a clinical trial during their palliative phase, their motives for their child’s participation, how they perceived their child’s burden and whether they would</w:t>
      </w:r>
      <w:r>
        <w:rPr>
          <w:rFonts w:ascii="Arial" w:eastAsia="Times New Roman" w:hAnsi="Arial" w:cs="Arial"/>
          <w:lang w:val="en-GB"/>
        </w:rPr>
        <w:t>, hypothetically speaking</w:t>
      </w:r>
      <w:r w:rsidRPr="00361002">
        <w:rPr>
          <w:rFonts w:ascii="Arial" w:eastAsia="Times New Roman" w:hAnsi="Arial" w:cs="Arial"/>
          <w:lang w:val="en-GB"/>
        </w:rPr>
        <w:t>, enrol again</w:t>
      </w:r>
      <w:r>
        <w:rPr>
          <w:rFonts w:ascii="Arial" w:hAnsi="Arial" w:cs="Arial"/>
          <w:lang w:val="en-GB"/>
        </w:rPr>
        <w:t>.</w:t>
      </w:r>
    </w:p>
    <w:p w:rsidR="00F441AB" w:rsidRPr="00F441AB" w:rsidRDefault="00F441AB" w:rsidP="00F441AB">
      <w:pPr>
        <w:spacing w:after="0" w:line="480" w:lineRule="auto"/>
        <w:jc w:val="both"/>
        <w:rPr>
          <w:rFonts w:ascii="Arial" w:eastAsia="Times New Roman" w:hAnsi="Arial" w:cs="Arial"/>
          <w:lang w:val="en-GB"/>
        </w:rPr>
      </w:pPr>
      <w:r w:rsidRPr="00F441AB">
        <w:rPr>
          <w:rFonts w:ascii="Arial" w:eastAsia="Times New Roman" w:hAnsi="Arial" w:cs="Arial"/>
          <w:b/>
          <w:bCs/>
          <w:lang w:val="en-GB"/>
        </w:rPr>
        <w:t xml:space="preserve">Results: </w:t>
      </w:r>
      <w:r w:rsidRPr="00F441AB">
        <w:rPr>
          <w:rFonts w:ascii="Arial" w:eastAsia="Times New Roman" w:hAnsi="Arial" w:cs="Arial"/>
          <w:bCs/>
          <w:lang w:val="en-GB"/>
        </w:rPr>
        <w:t xml:space="preserve">The 24 </w:t>
      </w:r>
      <w:r w:rsidRPr="00F441AB">
        <w:rPr>
          <w:rFonts w:ascii="Arial" w:hAnsi="Arial" w:cs="Arial"/>
          <w:lang w:val="en-GB"/>
        </w:rPr>
        <w:t xml:space="preserve">parents of 16 deceased children who had participated in a clinical trial explained their motives for their </w:t>
      </w:r>
      <w:r w:rsidRPr="00F441AB">
        <w:rPr>
          <w:rFonts w:ascii="Arial" w:eastAsia="Times New Roman" w:hAnsi="Arial" w:cs="Arial"/>
          <w:lang w:val="en-GB"/>
        </w:rPr>
        <w:t>child’s participation. The most common answers, with multiple responses, were treatment for future patients (n=16), hope for a cure (n=9) and prolonging their child’s life (n=6). Eight</w:t>
      </w:r>
      <w:r w:rsidRPr="00F441AB">
        <w:rPr>
          <w:rFonts w:ascii="Arial" w:hAnsi="Arial" w:cs="Arial"/>
          <w:lang w:val="en-GB"/>
        </w:rPr>
        <w:t xml:space="preserve"> parents said that participating was not burdensome for their child and four said it was very burdensome, with others answering in between. </w:t>
      </w:r>
      <w:r w:rsidRPr="00CC45CB">
        <w:rPr>
          <w:rFonts w:ascii="Arial" w:eastAsia="Times New Roman" w:hAnsi="Arial" w:cs="Arial"/>
          <w:lang w:val="en-GB"/>
        </w:rPr>
        <w:t>None of the parents would decline participation if they would be in the same situation again.</w:t>
      </w:r>
    </w:p>
    <w:p w:rsidR="00F441AB" w:rsidRPr="00F441AB" w:rsidRDefault="00F441AB" w:rsidP="00F441AB">
      <w:pPr>
        <w:spacing w:after="0" w:line="480" w:lineRule="auto"/>
        <w:jc w:val="both"/>
        <w:rPr>
          <w:rFonts w:ascii="Arial" w:eastAsia="Times New Roman" w:hAnsi="Arial" w:cs="Arial"/>
          <w:lang w:val="en-GB"/>
        </w:rPr>
      </w:pPr>
      <w:r w:rsidRPr="00F441AB">
        <w:rPr>
          <w:rFonts w:ascii="Arial" w:eastAsia="Times New Roman" w:hAnsi="Arial" w:cs="Arial"/>
          <w:b/>
          <w:bCs/>
          <w:lang w:val="en-GB"/>
        </w:rPr>
        <w:t xml:space="preserve">Conclusions: </w:t>
      </w:r>
      <w:r w:rsidRPr="001333F0">
        <w:rPr>
          <w:rFonts w:ascii="Arial" w:eastAsia="Times New Roman" w:hAnsi="Arial" w:cs="Arial"/>
          <w:lang w:val="en-GB"/>
        </w:rPr>
        <w:t>P</w:t>
      </w:r>
      <w:r w:rsidRPr="001333F0">
        <w:rPr>
          <w:rFonts w:ascii="Arial" w:hAnsi="Arial" w:cs="Arial"/>
          <w:lang w:val="en-GB"/>
        </w:rPr>
        <w:t>erforming clinical trials, even in a vulnerable population</w:t>
      </w:r>
      <w:r>
        <w:rPr>
          <w:rFonts w:ascii="Arial" w:hAnsi="Arial" w:cs="Arial"/>
          <w:lang w:val="en-GB"/>
        </w:rPr>
        <w:t>, such as</w:t>
      </w:r>
      <w:r w:rsidRPr="001333F0">
        <w:rPr>
          <w:rFonts w:ascii="Arial" w:hAnsi="Arial" w:cs="Arial"/>
          <w:lang w:val="en-GB"/>
        </w:rPr>
        <w:t xml:space="preserve"> children with cancer at the end of life</w:t>
      </w:r>
      <w:r>
        <w:rPr>
          <w:rFonts w:ascii="Arial" w:hAnsi="Arial" w:cs="Arial"/>
          <w:lang w:val="en-GB"/>
        </w:rPr>
        <w:t xml:space="preserve">, </w:t>
      </w:r>
      <w:r w:rsidRPr="001333F0">
        <w:rPr>
          <w:rFonts w:ascii="Arial" w:hAnsi="Arial" w:cs="Arial"/>
          <w:lang w:val="en-GB"/>
        </w:rPr>
        <w:t xml:space="preserve">may not always lead to increased burden. </w:t>
      </w:r>
      <w:r w:rsidRPr="001333F0">
        <w:rPr>
          <w:rFonts w:ascii="Arial" w:eastAsia="Times New Roman" w:hAnsi="Arial" w:cs="Arial"/>
          <w:bCs/>
          <w:lang w:val="en-GB"/>
        </w:rPr>
        <w:t>N</w:t>
      </w:r>
      <w:r w:rsidRPr="001333F0">
        <w:rPr>
          <w:rFonts w:ascii="Arial" w:eastAsia="Times New Roman" w:hAnsi="Arial" w:cs="Arial"/>
          <w:lang w:val="en-GB"/>
        </w:rPr>
        <w:t>one of the parents would in future, given the same circumstances, decline participation in a clinical trial.</w:t>
      </w:r>
      <w:r w:rsidRPr="00F441AB">
        <w:rPr>
          <w:rFonts w:ascii="Arial" w:eastAsia="Times New Roman" w:hAnsi="Arial" w:cs="Arial"/>
          <w:lang w:val="en-GB"/>
        </w:rPr>
        <w:t xml:space="preserve"> </w:t>
      </w:r>
    </w:p>
    <w:p w:rsidR="0094719A" w:rsidRPr="001333F0" w:rsidRDefault="0094719A" w:rsidP="00DD0209">
      <w:pPr>
        <w:spacing w:after="0" w:line="480" w:lineRule="auto"/>
        <w:jc w:val="both"/>
        <w:rPr>
          <w:rFonts w:ascii="Arial" w:eastAsia="Times New Roman" w:hAnsi="Arial" w:cs="Arial"/>
          <w:lang w:val="en-GB"/>
        </w:rPr>
      </w:pPr>
    </w:p>
    <w:p w:rsidR="00A13C95" w:rsidRPr="001333F0" w:rsidRDefault="00A13C95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b/>
          <w:lang w:val="en-GB"/>
        </w:rPr>
        <w:t>Key Words:</w:t>
      </w:r>
      <w:r w:rsidRPr="001333F0">
        <w:rPr>
          <w:rFonts w:ascii="Arial" w:hAnsi="Arial" w:cs="Arial"/>
          <w:lang w:val="en-GB"/>
        </w:rPr>
        <w:t xml:space="preserve"> </w:t>
      </w:r>
      <w:r w:rsidRPr="001333F0">
        <w:rPr>
          <w:rFonts w:ascii="Arial" w:hAnsi="Arial" w:cs="Arial"/>
          <w:lang w:val="en-GB"/>
        </w:rPr>
        <w:tab/>
      </w:r>
      <w:r w:rsidRPr="001333F0">
        <w:rPr>
          <w:rFonts w:ascii="Arial" w:hAnsi="Arial" w:cs="Arial"/>
          <w:lang w:val="en-GB"/>
        </w:rPr>
        <w:tab/>
      </w:r>
      <w:r w:rsidRPr="001333F0">
        <w:rPr>
          <w:rFonts w:ascii="Arial" w:hAnsi="Arial" w:cs="Arial"/>
          <w:lang w:val="en-GB"/>
        </w:rPr>
        <w:tab/>
        <w:t xml:space="preserve">Burden; Cancer; Children; Clinical trial; Palliative care </w:t>
      </w:r>
    </w:p>
    <w:p w:rsidR="00A13C95" w:rsidRPr="001333F0" w:rsidRDefault="00A13C95" w:rsidP="00DD0209">
      <w:pPr>
        <w:spacing w:after="0" w:line="480" w:lineRule="auto"/>
        <w:rPr>
          <w:rFonts w:ascii="Arial" w:hAnsi="Arial" w:cs="Arial"/>
          <w:lang w:val="en-GB"/>
        </w:rPr>
      </w:pPr>
    </w:p>
    <w:p w:rsidR="0094719A" w:rsidRPr="001333F0" w:rsidRDefault="0094719A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A13C95" w:rsidRDefault="00A13C95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CC45CB" w:rsidRDefault="00CC45CB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CC45CB" w:rsidRDefault="00CC45CB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CC45CB" w:rsidRDefault="00CC45CB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CC45CB" w:rsidRDefault="00CC45CB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F441AB" w:rsidRDefault="00F441AB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Pr="001333F0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8D1714" w:rsidRPr="001333F0" w:rsidRDefault="008D1714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A13C95" w:rsidRPr="001333F0" w:rsidRDefault="004E48F6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lastRenderedPageBreak/>
        <w:t xml:space="preserve">KEY NOTES </w:t>
      </w:r>
    </w:p>
    <w:p w:rsidR="00B03BFE" w:rsidRPr="001333F0" w:rsidRDefault="00B03BFE" w:rsidP="00DD0209">
      <w:pPr>
        <w:spacing w:after="0" w:line="480" w:lineRule="auto"/>
        <w:jc w:val="both"/>
        <w:rPr>
          <w:rFonts w:ascii="Arial" w:eastAsia="Times New Roman" w:hAnsi="Arial" w:cs="Arial"/>
          <w:lang w:val="en-GB"/>
        </w:rPr>
      </w:pPr>
    </w:p>
    <w:p w:rsidR="006B0ACE" w:rsidRPr="00BF0FE4" w:rsidRDefault="006B0ACE" w:rsidP="006B0ACE">
      <w:pPr>
        <w:pStyle w:val="ecxmsonormal"/>
        <w:spacing w:line="480" w:lineRule="auto"/>
        <w:jc w:val="both"/>
        <w:rPr>
          <w:rFonts w:ascii="Arial" w:hAnsi="Arial" w:cs="Arial"/>
          <w:sz w:val="23"/>
          <w:szCs w:val="23"/>
          <w:lang w:val="en-US"/>
        </w:rPr>
      </w:pPr>
      <w:r w:rsidRPr="00BF0FE4">
        <w:rPr>
          <w:rFonts w:ascii="Arial" w:hAnsi="Arial" w:cs="Arial"/>
          <w:color w:val="000000"/>
          <w:sz w:val="23"/>
          <w:szCs w:val="23"/>
          <w:lang w:val="en-US"/>
        </w:rPr>
        <w:t xml:space="preserve">• </w:t>
      </w:r>
      <w:r w:rsidRPr="00BF0FE4">
        <w:rPr>
          <w:rFonts w:ascii="Arial" w:hAnsi="Arial" w:cs="Arial"/>
          <w:sz w:val="23"/>
          <w:szCs w:val="23"/>
          <w:lang w:val="en-US"/>
        </w:rPr>
        <w:t xml:space="preserve">There is a lack of evidence around parents´ perceptions of the burden that their child may experience when participating in a clinical trial. </w:t>
      </w:r>
    </w:p>
    <w:p w:rsidR="006B0ACE" w:rsidRPr="00BF0FE4" w:rsidRDefault="006B0ACE" w:rsidP="006B0ACE">
      <w:pPr>
        <w:pStyle w:val="ecxmsonormal"/>
        <w:spacing w:line="480" w:lineRule="auto"/>
        <w:jc w:val="both"/>
        <w:rPr>
          <w:rFonts w:ascii="Arial" w:hAnsi="Arial" w:cs="Arial"/>
          <w:color w:val="000000"/>
          <w:sz w:val="23"/>
          <w:szCs w:val="23"/>
          <w:lang w:val="en-US"/>
        </w:rPr>
      </w:pPr>
      <w:r w:rsidRPr="00BF0FE4">
        <w:rPr>
          <w:rFonts w:ascii="Arial" w:hAnsi="Arial" w:cs="Arial"/>
          <w:color w:val="000000"/>
          <w:sz w:val="23"/>
          <w:szCs w:val="23"/>
          <w:lang w:val="en-US"/>
        </w:rPr>
        <w:t xml:space="preserve">• Participating in a clinical trial, for potentially vulnerable children with cancer at the end of life, does not always lead to increased burden. </w:t>
      </w:r>
    </w:p>
    <w:p w:rsidR="006B0ACE" w:rsidRPr="00BF0FE4" w:rsidRDefault="006B0ACE" w:rsidP="006B0ACE">
      <w:pPr>
        <w:pStyle w:val="ecxmsonormal"/>
        <w:spacing w:line="480" w:lineRule="auto"/>
        <w:jc w:val="both"/>
        <w:rPr>
          <w:rFonts w:ascii="Arial" w:hAnsi="Arial" w:cs="Arial"/>
          <w:color w:val="000000"/>
          <w:sz w:val="23"/>
          <w:szCs w:val="23"/>
          <w:lang w:val="en-US"/>
        </w:rPr>
      </w:pPr>
      <w:r w:rsidRPr="00BF0FE4">
        <w:rPr>
          <w:rFonts w:ascii="Arial" w:hAnsi="Arial" w:cs="Arial"/>
          <w:color w:val="000000"/>
          <w:sz w:val="23"/>
          <w:szCs w:val="23"/>
          <w:lang w:val="en-US"/>
        </w:rPr>
        <w:t xml:space="preserve">• None of the parents would in future, given the same circumstances, opt out of having their child participate in a clinical trial.  </w:t>
      </w:r>
    </w:p>
    <w:p w:rsidR="00A13C95" w:rsidRDefault="00A13C95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6B0ACE" w:rsidRDefault="006B0ACE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6B0ACE" w:rsidRDefault="006B0ACE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8108A0" w:rsidRDefault="008108A0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496693" w:rsidRDefault="0049669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496693" w:rsidRDefault="0049669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496693" w:rsidRDefault="0049669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496693" w:rsidRDefault="0049669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B77CE4" w:rsidRDefault="00B77CE4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496693" w:rsidRDefault="0049669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0849F6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2F1E16" w:rsidRPr="001333F0" w:rsidRDefault="000849F6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b/>
          <w:lang w:val="en-GB"/>
        </w:rPr>
        <w:lastRenderedPageBreak/>
        <w:t>INTRODUCTION</w:t>
      </w:r>
    </w:p>
    <w:p w:rsidR="00DB12D7" w:rsidRPr="008108A0" w:rsidRDefault="001333F0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8108A0">
        <w:rPr>
          <w:rFonts w:ascii="Arial" w:hAnsi="Arial" w:cs="Arial"/>
          <w:bCs/>
          <w:lang w:val="en-GB"/>
        </w:rPr>
        <w:t>Involving children</w:t>
      </w:r>
      <w:r w:rsidR="004B3A1C" w:rsidRPr="008108A0">
        <w:rPr>
          <w:rFonts w:ascii="Arial" w:hAnsi="Arial" w:cs="Arial"/>
          <w:lang w:val="en-GB"/>
        </w:rPr>
        <w:t xml:space="preserve"> </w:t>
      </w:r>
      <w:r w:rsidR="00D0048E" w:rsidRPr="008108A0">
        <w:rPr>
          <w:rFonts w:ascii="Arial" w:hAnsi="Arial" w:cs="Arial"/>
          <w:lang w:val="en-GB"/>
        </w:rPr>
        <w:t xml:space="preserve">in clinical trials </w:t>
      </w:r>
      <w:r w:rsidR="00D221DF" w:rsidRPr="008108A0">
        <w:rPr>
          <w:rFonts w:ascii="Arial" w:hAnsi="Arial" w:cs="Arial"/>
          <w:lang w:val="en-GB"/>
        </w:rPr>
        <w:t xml:space="preserve">is </w:t>
      </w:r>
      <w:r w:rsidR="004B3A1C" w:rsidRPr="008108A0">
        <w:rPr>
          <w:rFonts w:ascii="Arial" w:hAnsi="Arial" w:cs="Arial"/>
          <w:lang w:val="en-GB"/>
        </w:rPr>
        <w:t>essentia</w:t>
      </w:r>
      <w:r w:rsidR="00D221DF" w:rsidRPr="008108A0">
        <w:rPr>
          <w:rFonts w:ascii="Arial" w:hAnsi="Arial" w:cs="Arial"/>
          <w:lang w:val="en-GB"/>
        </w:rPr>
        <w:t>l</w:t>
      </w:r>
      <w:r w:rsidR="00935915" w:rsidRPr="008108A0">
        <w:rPr>
          <w:rFonts w:ascii="Arial" w:hAnsi="Arial" w:cs="Arial"/>
          <w:lang w:val="en-GB"/>
        </w:rPr>
        <w:t xml:space="preserve"> to</w:t>
      </w:r>
      <w:r w:rsidR="00935915" w:rsidRPr="008108A0">
        <w:rPr>
          <w:rFonts w:ascii="Arial" w:eastAsia="Times New Roman" w:hAnsi="Arial" w:cs="Arial"/>
          <w:lang w:val="en-GB"/>
        </w:rPr>
        <w:t xml:space="preserve"> improve evidence-based medical care for children</w:t>
      </w:r>
      <w:r w:rsidR="00935915" w:rsidRPr="008108A0">
        <w:rPr>
          <w:rFonts w:ascii="Arial" w:hAnsi="Arial" w:cs="Arial"/>
          <w:lang w:val="en-GB"/>
        </w:rPr>
        <w:t xml:space="preserve"> and test the value of novel</w:t>
      </w:r>
      <w:r w:rsidR="00935915" w:rsidRPr="001333F0">
        <w:rPr>
          <w:rFonts w:ascii="Arial" w:hAnsi="Arial" w:cs="Arial"/>
          <w:lang w:val="en-GB"/>
        </w:rPr>
        <w:t>, promising anti-cancer medication</w:t>
      </w:r>
      <w:r w:rsidR="0079756F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Zwaan&lt;/Author&gt;&lt;Year&gt;2010&lt;/Year&gt;&lt;RecNum&gt;39&lt;/RecNum&gt;&lt;DisplayText&gt;(1)&lt;/DisplayText&gt;&lt;record&gt;&lt;rec-number&gt;39&lt;/rec-number&gt;&lt;foreign-keys&gt;&lt;key app="EN" db-id="esxdzwapgws0wee9td5pp2wied02srrvdrvx" timestamp="1413557960"&gt;39&lt;/key&gt;&lt;/foreign-keys&gt;&lt;ref-type name="Journal Article"&gt;17&lt;/ref-type&gt;&lt;contributors&gt;&lt;authors&gt;&lt;author&gt;Zwaan, C. M.&lt;/author&gt;&lt;author&gt;Kearns, P.&lt;/author&gt;&lt;author&gt;Caron, H.&lt;/author&gt;&lt;author&gt;Verschuur, A.&lt;/author&gt;&lt;author&gt;Riccardi, R.&lt;/author&gt;&lt;author&gt;Boos, J.&lt;/author&gt;&lt;author&gt;Doz, F.&lt;/author&gt;&lt;author&gt;Geoerger, B.&lt;/author&gt;&lt;author&gt;Morland, B.&lt;/author&gt;&lt;author&gt;Vassal, G.&lt;/author&gt;&lt;author&gt;innovative therapies for children with cancer&amp;apos; European, consortium&lt;/author&gt;&lt;/authors&gt;&lt;/contributors&gt;&lt;auth-address&gt;Dept. of Ped Oncology/Hematology, Erasmus MC/Sophia Children&amp;apos;s Hospital, GJ Rotterdam, The Netherlands. c.m.zwaan@erasmusmc.nl &amp;lt;c.m.zwaan@erasmusmc.nl&amp;gt;&lt;/auth-address&gt;&lt;titles&gt;&lt;title&gt;The role of the &amp;apos;innovative therapies for children with cancer&amp;apos; (ITCC) European consortium&lt;/title&gt;&lt;secondary-title&gt;Cancer Treat Rev&lt;/secondary-title&gt;&lt;/titles&gt;&lt;periodical&gt;&lt;full-title&gt;Cancer Treat Rev&lt;/full-title&gt;&lt;/periodical&gt;&lt;pages&gt;328-34&lt;/pages&gt;&lt;volume&gt;36&lt;/volume&gt;&lt;number&gt;4&lt;/number&gt;&lt;edition&gt;2010/03/17&lt;/edition&gt;&lt;keywords&gt;&lt;keyword&gt;Child&lt;/keyword&gt;&lt;keyword&gt;Clinical Trials as Topic&lt;/keyword&gt;&lt;keyword&gt;Cooperative Behavior&lt;/keyword&gt;&lt;keyword&gt;Europe&lt;/keyword&gt;&lt;keyword&gt;Humans&lt;/keyword&gt;&lt;keyword&gt;Legislation, Drug&lt;/keyword&gt;&lt;keyword&gt;Neoplasms/*drug therapy/mortality&lt;/keyword&gt;&lt;keyword&gt;Off-Label Use&lt;/keyword&gt;&lt;/keywords&gt;&lt;dates&gt;&lt;year&gt;2010&lt;/year&gt;&lt;pub-dates&gt;&lt;date&gt;Jun&lt;/date&gt;&lt;/pub-dates&gt;&lt;/dates&gt;&lt;isbn&gt;1532-1967 (Electronic)&amp;#xD;0305-7372 (Linking)&lt;/isbn&gt;&lt;accession-num&gt;20231057&lt;/accession-num&gt;&lt;urls&gt;&lt;related-urls&gt;&lt;url&gt;http://www.ncbi.nlm.nih.gov/pubmed/20231057&lt;/url&gt;&lt;/related-urls&gt;&lt;/urls&gt;&lt;electronic-resource-num&gt;S0305-7372(10)00028-9 [pii]&amp;#xD;10.1016/j.ctrv.2010.02.008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" \o "Zwaan, 2010 #3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3703D7" w:rsidRPr="001333F0">
        <w:rPr>
          <w:rFonts w:ascii="Arial" w:hAnsi="Arial" w:cs="Arial"/>
          <w:lang w:val="en-GB"/>
        </w:rPr>
        <w:t xml:space="preserve">. </w:t>
      </w:r>
      <w:r w:rsidR="00935915" w:rsidRPr="001333F0">
        <w:rPr>
          <w:rFonts w:ascii="Arial" w:hAnsi="Arial" w:cs="Arial"/>
          <w:lang w:val="en-GB"/>
        </w:rPr>
        <w:t>Knowledge obtained from pharmacological research performed in adults cannot simply be transferred to children,</w:t>
      </w:r>
      <w:r w:rsidR="005E0B4C">
        <w:rPr>
          <w:rFonts w:ascii="Arial" w:hAnsi="Arial" w:cs="Arial"/>
          <w:lang w:val="en-GB"/>
        </w:rPr>
        <w:t xml:space="preserve"> as children differ from adults in terms of </w:t>
      </w:r>
      <w:r w:rsidR="00935915" w:rsidRPr="005E0B4C">
        <w:rPr>
          <w:rFonts w:ascii="Arial" w:hAnsi="Arial" w:cs="Arial"/>
          <w:lang w:val="en-GB"/>
        </w:rPr>
        <w:t xml:space="preserve">pharmacokinetics and paediatric </w:t>
      </w:r>
      <w:r w:rsidR="00935915" w:rsidRPr="00FF7547">
        <w:rPr>
          <w:rFonts w:ascii="Arial" w:hAnsi="Arial" w:cs="Arial"/>
          <w:lang w:val="en-GB"/>
        </w:rPr>
        <w:t xml:space="preserve">formulations </w:t>
      </w:r>
      <w:r w:rsidR="002F28E1" w:rsidRPr="00FF7547">
        <w:rPr>
          <w:rFonts w:ascii="Arial" w:hAnsi="Arial" w:cs="Arial"/>
          <w:lang w:val="en-GB"/>
        </w:rPr>
        <w:fldChar w:fldCharType="begin"/>
      </w:r>
      <w:r w:rsidR="003703D7" w:rsidRPr="00FF7547">
        <w:rPr>
          <w:rFonts w:ascii="Arial" w:hAnsi="Arial" w:cs="Arial"/>
          <w:lang w:val="en-GB"/>
        </w:rPr>
        <w:instrText xml:space="preserve"> ADDIN EN.CITE &lt;EndNote&gt;&lt;Cite&gt;&lt;Author&gt;Zwaan&lt;/Author&gt;&lt;Year&gt;2010&lt;/Year&gt;&lt;RecNum&gt;39&lt;/RecNum&gt;&lt;DisplayText&gt;(1)&lt;/DisplayText&gt;&lt;record&gt;&lt;rec-number&gt;39&lt;/rec-number&gt;&lt;foreign-keys&gt;&lt;key app="EN" db-id="esxdzwapgws0wee9td5pp2wied02srrvdrvx" timestamp="1413557960"&gt;39&lt;/key&gt;&lt;/foreign-keys&gt;&lt;ref-type name="Journal Article"&gt;17&lt;/ref-type&gt;&lt;contributors&gt;&lt;authors&gt;&lt;author&gt;Zwaan, C. M.&lt;/author&gt;&lt;author&gt;Kearns, P.&lt;/author&gt;&lt;author&gt;Caron, H.&lt;/author&gt;&lt;author&gt;Verschuur, A.&lt;/author&gt;&lt;author&gt;Riccardi, R.&lt;/author&gt;&lt;author&gt;Boos, J.&lt;/author&gt;&lt;author&gt;Doz, F.&lt;/author&gt;&lt;author&gt;Geoerger, B.&lt;/author&gt;&lt;author&gt;Morland, B.&lt;/author&gt;&lt;author&gt;Vassal, G.&lt;/author&gt;&lt;author&gt;innovative therapies for children with cancer&amp;apos; European, consortium&lt;/author&gt;&lt;/authors&gt;&lt;/contributors&gt;&lt;auth-address&gt;Dept. of Ped Oncology/Hematology, Erasmus MC/Sophia Children&amp;apos;s Hospital, GJ Rotterdam, The Netherlands. c.m.zwaan@erasmusmc.nl &amp;lt;c.m.zwaan@erasmusmc.nl&amp;gt;&lt;/auth-address&gt;&lt;titles&gt;&lt;title&gt;The role of the &amp;apos;innovative therapies for children with cancer&amp;apos; (ITCC) European consortium&lt;/title&gt;&lt;secondary-title&gt;Cancer Treat Rev&lt;/secondary-title&gt;&lt;/titles&gt;&lt;periodical&gt;&lt;full-title&gt;Cancer Treat Rev&lt;/full-title&gt;&lt;/periodical&gt;&lt;pages&gt;328-34&lt;/pages&gt;&lt;volume&gt;36&lt;/volume&gt;&lt;number&gt;4&lt;/number&gt;&lt;edition&gt;2010/03/17&lt;/edition&gt;&lt;keywords&gt;&lt;keyword&gt;Child&lt;/keyword&gt;&lt;keyword&gt;Clinical Trials as Topic&lt;/keyword&gt;&lt;keyword&gt;Cooperative Behavior&lt;/keyword&gt;&lt;keyword&gt;Europe&lt;/keyword&gt;&lt;keyword&gt;Humans&lt;/keyword&gt;&lt;keyword&gt;Legislation, Drug&lt;/keyword&gt;&lt;keyword&gt;Neoplasms/*drug therapy/mortality&lt;/keyword&gt;&lt;keyword&gt;Off-Label Use&lt;/keyword&gt;&lt;/keywords&gt;&lt;dates&gt;&lt;year&gt;2010&lt;/year&gt;&lt;pub-dates&gt;&lt;date&gt;Jun&lt;/date&gt;&lt;/pub-dates&gt;&lt;/dates&gt;&lt;isbn&gt;1532-1967 (Electronic)&amp;#xD;0305-7372 (Linking)&lt;/isbn&gt;&lt;accession-num&gt;20231057&lt;/accession-num&gt;&lt;urls&gt;&lt;related-urls&gt;&lt;url&gt;http://www.ncbi.nlm.nih.gov/pubmed/20231057&lt;/url&gt;&lt;/related-urls&gt;&lt;/urls&gt;&lt;electronic-resource-num&gt;S0305-7372(10)00028-9 [pii]&amp;#xD;10.1016/j.ctrv.2010.02.008&lt;/electronic-resource-num&gt;&lt;language&gt;eng&lt;/language&gt;&lt;/record&gt;&lt;/Cite&gt;&lt;/EndNote&gt;</w:instrText>
      </w:r>
      <w:r w:rsidR="002F28E1" w:rsidRPr="00FF7547">
        <w:rPr>
          <w:rFonts w:ascii="Arial" w:hAnsi="Arial" w:cs="Arial"/>
          <w:lang w:val="en-GB"/>
        </w:rPr>
        <w:fldChar w:fldCharType="separate"/>
      </w:r>
      <w:r w:rsidR="003703D7" w:rsidRPr="00FF7547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" \o "Zwaan, 2010 #39" </w:instrText>
      </w:r>
      <w:r w:rsidR="003342F1">
        <w:fldChar w:fldCharType="separate"/>
      </w:r>
      <w:r w:rsidR="004F4B77" w:rsidRPr="00FF7547">
        <w:rPr>
          <w:rFonts w:ascii="Arial" w:hAnsi="Arial" w:cs="Arial"/>
          <w:noProof/>
          <w:lang w:val="en-GB"/>
        </w:rPr>
        <w:t>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FF7547">
        <w:rPr>
          <w:rFonts w:ascii="Arial" w:hAnsi="Arial" w:cs="Arial"/>
          <w:noProof/>
          <w:lang w:val="en-GB"/>
        </w:rPr>
        <w:t>)</w:t>
      </w:r>
      <w:r w:rsidR="002F28E1" w:rsidRPr="00FF7547">
        <w:rPr>
          <w:rFonts w:ascii="Arial" w:hAnsi="Arial" w:cs="Arial"/>
          <w:lang w:val="en-GB"/>
        </w:rPr>
        <w:fldChar w:fldCharType="end"/>
      </w:r>
      <w:r w:rsidR="003703D7" w:rsidRPr="00FF7547">
        <w:rPr>
          <w:rFonts w:ascii="Arial" w:hAnsi="Arial" w:cs="Arial"/>
          <w:lang w:val="en-GB"/>
        </w:rPr>
        <w:t>.</w:t>
      </w:r>
      <w:r w:rsidR="00AD4080" w:rsidRPr="00FF7547">
        <w:rPr>
          <w:rFonts w:ascii="Arial" w:hAnsi="Arial" w:cs="Arial"/>
          <w:lang w:val="en-GB"/>
        </w:rPr>
        <w:t xml:space="preserve"> </w:t>
      </w:r>
      <w:r w:rsidR="005E0B4C" w:rsidRPr="00FF7547">
        <w:rPr>
          <w:rFonts w:ascii="Arial" w:eastAsia="Times New Roman" w:hAnsi="Arial" w:cs="Arial"/>
          <w:lang w:val="en-GB"/>
        </w:rPr>
        <w:t>A cha</w:t>
      </w:r>
      <w:r w:rsidR="00F200E1">
        <w:rPr>
          <w:rFonts w:ascii="Arial" w:eastAsia="Times New Roman" w:hAnsi="Arial" w:cs="Arial"/>
          <w:lang w:val="en-GB"/>
        </w:rPr>
        <w:t xml:space="preserve">nge in </w:t>
      </w:r>
      <w:r w:rsidR="00312BAA">
        <w:rPr>
          <w:rFonts w:ascii="Arial" w:eastAsia="Times New Roman" w:hAnsi="Arial" w:cs="Arial"/>
          <w:lang w:val="en-GB"/>
        </w:rPr>
        <w:t xml:space="preserve">the </w:t>
      </w:r>
      <w:r w:rsidR="00F200E1">
        <w:rPr>
          <w:rFonts w:ascii="Arial" w:eastAsia="Times New Roman" w:hAnsi="Arial" w:cs="Arial"/>
          <w:lang w:val="en-GB"/>
        </w:rPr>
        <w:t>regulation</w:t>
      </w:r>
      <w:r w:rsidR="00665CDF">
        <w:rPr>
          <w:rFonts w:ascii="Arial" w:eastAsia="Times New Roman" w:hAnsi="Arial" w:cs="Arial"/>
          <w:lang w:val="en-GB"/>
        </w:rPr>
        <w:t>s</w:t>
      </w:r>
      <w:r w:rsidR="00F200E1">
        <w:rPr>
          <w:rFonts w:ascii="Arial" w:eastAsia="Times New Roman" w:hAnsi="Arial" w:cs="Arial"/>
          <w:lang w:val="en-GB"/>
        </w:rPr>
        <w:t xml:space="preserve"> on</w:t>
      </w:r>
      <w:r w:rsidR="005E0B4C" w:rsidRPr="00FF7547">
        <w:rPr>
          <w:rFonts w:ascii="Arial" w:eastAsia="Times New Roman" w:hAnsi="Arial" w:cs="Arial"/>
          <w:lang w:val="en-GB"/>
        </w:rPr>
        <w:t xml:space="preserve"> drug testing has been advocated </w:t>
      </w:r>
      <w:r w:rsidR="00D20E6A" w:rsidRPr="00FF7547">
        <w:rPr>
          <w:rFonts w:ascii="Arial" w:eastAsia="Times New Roman" w:hAnsi="Arial" w:cs="Arial"/>
          <w:lang w:val="en-GB"/>
        </w:rPr>
        <w:t xml:space="preserve">in The Netherlands </w:t>
      </w:r>
      <w:r w:rsidR="002F28E1" w:rsidRPr="00FF7547">
        <w:rPr>
          <w:rFonts w:ascii="Arial" w:eastAsia="Times New Roman" w:hAnsi="Arial" w:cs="Arial"/>
          <w:lang w:val="en-GB"/>
        </w:rPr>
        <w:fldChar w:fldCharType="begin"/>
      </w:r>
      <w:r w:rsidR="00F169BF" w:rsidRPr="00FF7547">
        <w:rPr>
          <w:rFonts w:ascii="Arial" w:eastAsia="Times New Roman" w:hAnsi="Arial" w:cs="Arial"/>
          <w:lang w:val="en-GB"/>
        </w:rPr>
        <w:instrText xml:space="preserve"> ADDIN EN.CITE &lt;EndNote&gt;&lt;Cite&gt;&lt;RecNum&gt;112&lt;/RecNum&gt;&lt;DisplayText&gt;(2)&lt;/DisplayText&gt;&lt;record&gt;&lt;rec-number&gt;112&lt;/rec-number&gt;&lt;foreign-keys&gt;&lt;key app="EN" db-id="esxdzwapgws0wee9td5pp2wied02srrvdrvx" timestamp="1429175268"&gt;112&lt;/key&gt;&lt;/foreign-keys&gt;&lt;ref-type name="Web Page"&gt;12&lt;/ref-type&gt;&lt;contributors&gt;&lt;/contributors&gt;&lt;titles&gt;&lt;title&gt;Commissie Doek. Advies medisch-wetenschappelijk onderzoek met kinderen. 2009.  Available from: http://www.rijksoverheid.nl/documenten-en-publicaties/kamerstukken/2009/11/26/advies-commissie-doek.html. Accessed April 16th, 2015&lt;/title&gt;&lt;/titles&gt;&lt;volume&gt;2015&lt;/volume&gt;&lt;number&gt;April 16th&lt;/number&gt;&lt;dates&gt;&lt;/dates&gt;&lt;urls&gt;&lt;/urls&gt;&lt;/record&gt;&lt;/Cite&gt;&lt;/EndNote&gt;</w:instrText>
      </w:r>
      <w:r w:rsidR="002F28E1" w:rsidRPr="00FF7547">
        <w:rPr>
          <w:rFonts w:ascii="Arial" w:eastAsia="Times New Roman" w:hAnsi="Arial" w:cs="Arial"/>
          <w:lang w:val="en-GB"/>
        </w:rPr>
        <w:fldChar w:fldCharType="separate"/>
      </w:r>
      <w:r w:rsidR="003703D7" w:rsidRPr="00FF7547">
        <w:rPr>
          <w:rFonts w:ascii="Arial" w:eastAsia="Times New Roman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" \o ",  #112" </w:instrText>
      </w:r>
      <w:r w:rsidR="003342F1">
        <w:fldChar w:fldCharType="separate"/>
      </w:r>
      <w:r w:rsidR="004F4B77" w:rsidRPr="00FF7547">
        <w:rPr>
          <w:rFonts w:ascii="Arial" w:eastAsia="Times New Roman" w:hAnsi="Arial" w:cs="Arial"/>
          <w:noProof/>
          <w:lang w:val="en-GB"/>
        </w:rPr>
        <w:t>2</w:t>
      </w:r>
      <w:r w:rsidR="003342F1">
        <w:rPr>
          <w:rFonts w:ascii="Arial" w:eastAsia="Times New Roman" w:hAnsi="Arial" w:cs="Arial"/>
          <w:noProof/>
          <w:lang w:val="en-GB"/>
        </w:rPr>
        <w:fldChar w:fldCharType="end"/>
      </w:r>
      <w:r w:rsidR="003703D7" w:rsidRPr="00FF7547">
        <w:rPr>
          <w:rFonts w:ascii="Arial" w:eastAsia="Times New Roman" w:hAnsi="Arial" w:cs="Arial"/>
          <w:noProof/>
          <w:lang w:val="en-GB"/>
        </w:rPr>
        <w:t>)</w:t>
      </w:r>
      <w:r w:rsidR="002F28E1" w:rsidRPr="00FF7547">
        <w:rPr>
          <w:rFonts w:ascii="Arial" w:eastAsia="Times New Roman" w:hAnsi="Arial" w:cs="Arial"/>
          <w:lang w:val="en-GB"/>
        </w:rPr>
        <w:fldChar w:fldCharType="end"/>
      </w:r>
      <w:r w:rsidR="00907355">
        <w:rPr>
          <w:rFonts w:ascii="Arial" w:eastAsia="Times New Roman" w:hAnsi="Arial" w:cs="Arial"/>
          <w:lang w:val="en-GB"/>
        </w:rPr>
        <w:t xml:space="preserve"> and t</w:t>
      </w:r>
      <w:r w:rsidR="00A13C9A" w:rsidRPr="00FF7547">
        <w:rPr>
          <w:rFonts w:ascii="Arial" w:hAnsi="Arial" w:cs="Arial"/>
          <w:lang w:val="en-GB"/>
        </w:rPr>
        <w:t xml:space="preserve">he aim of this broader regulation is to increase the </w:t>
      </w:r>
      <w:r w:rsidR="00462188" w:rsidRPr="00FF7547">
        <w:rPr>
          <w:rFonts w:ascii="Arial" w:hAnsi="Arial" w:cs="Arial"/>
          <w:lang w:val="en-GB"/>
        </w:rPr>
        <w:t>inclusion of</w:t>
      </w:r>
      <w:r w:rsidR="00B52FEF" w:rsidRPr="00FF7547">
        <w:rPr>
          <w:rFonts w:ascii="Arial" w:hAnsi="Arial" w:cs="Arial"/>
          <w:lang w:val="en-GB"/>
        </w:rPr>
        <w:t xml:space="preserve"> children in studies </w:t>
      </w:r>
      <w:r w:rsidR="00A13C9A" w:rsidRPr="00FF7547">
        <w:rPr>
          <w:rFonts w:ascii="Arial" w:hAnsi="Arial" w:cs="Arial"/>
          <w:lang w:val="en-GB"/>
        </w:rPr>
        <w:t>investigat</w:t>
      </w:r>
      <w:r w:rsidR="00B52FEF" w:rsidRPr="00FF7547">
        <w:rPr>
          <w:rFonts w:ascii="Arial" w:hAnsi="Arial" w:cs="Arial"/>
          <w:lang w:val="en-GB"/>
        </w:rPr>
        <w:t xml:space="preserve">ing </w:t>
      </w:r>
      <w:r w:rsidR="00A13C9A" w:rsidRPr="00FF7547">
        <w:rPr>
          <w:rFonts w:ascii="Arial" w:hAnsi="Arial" w:cs="Arial"/>
          <w:lang w:val="en-GB"/>
        </w:rPr>
        <w:t xml:space="preserve">the effect of new, promising anti-cancer drugs </w:t>
      </w:r>
      <w:r w:rsidR="002F28E1" w:rsidRPr="00FF7547">
        <w:rPr>
          <w:rFonts w:ascii="Arial" w:hAnsi="Arial" w:cs="Arial"/>
          <w:lang w:val="en-GB"/>
        </w:rPr>
        <w:fldChar w:fldCharType="begin"/>
      </w:r>
      <w:r w:rsidR="00F169BF" w:rsidRPr="00FF7547">
        <w:rPr>
          <w:rFonts w:ascii="Arial" w:hAnsi="Arial" w:cs="Arial"/>
          <w:lang w:val="en-GB"/>
        </w:rPr>
        <w:instrText xml:space="preserve"> ADDIN EN.CITE &lt;EndNote&gt;&lt;Cite&gt;&lt;RecNum&gt;112&lt;/RecNum&gt;&lt;DisplayText&gt;(2)&lt;/DisplayText&gt;&lt;record&gt;&lt;rec-number&gt;112&lt;/rec-number&gt;&lt;foreign-keys&gt;&lt;key app="EN" db-id="esxdzwapgws0wee9td5pp2wied02srrvdrvx" timestamp="1429175268"&gt;112&lt;/key&gt;&lt;/foreign-keys&gt;&lt;ref-type name="Web Page"&gt;12&lt;/ref-type&gt;&lt;contributors&gt;&lt;/contributors&gt;&lt;titles&gt;&lt;title&gt;Commissie Doek. Advies medisch-wetenschappelijk onderzoek met kinderen. 2009.  Available from: http://www.rijksoverheid.nl/documenten-en-publicaties/kamerstukken/2009/11/26/advies-commissie-doek.html. Accessed April 16th, 2015&lt;/title&gt;&lt;/titles&gt;&lt;volume&gt;2015&lt;/volume&gt;&lt;number&gt;April 16th&lt;/number&gt;&lt;dates&gt;&lt;/dates&gt;&lt;urls&gt;&lt;/urls&gt;&lt;/record&gt;&lt;/Cite&gt;&lt;/EndNote&gt;</w:instrText>
      </w:r>
      <w:r w:rsidR="002F28E1" w:rsidRPr="00FF7547">
        <w:rPr>
          <w:rFonts w:ascii="Arial" w:hAnsi="Arial" w:cs="Arial"/>
          <w:lang w:val="en-GB"/>
        </w:rPr>
        <w:fldChar w:fldCharType="separate"/>
      </w:r>
      <w:r w:rsidR="003703D7" w:rsidRPr="00FF7547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</w:instrText>
      </w:r>
      <w:r w:rsidR="003342F1" w:rsidRPr="00CD103B">
        <w:rPr>
          <w:lang w:val="en-US"/>
        </w:rPr>
        <w:instrText xml:space="preserve">EF_2" \o ",  #112" </w:instrText>
      </w:r>
      <w:r w:rsidR="003342F1">
        <w:fldChar w:fldCharType="separate"/>
      </w:r>
      <w:r w:rsidR="004F4B77" w:rsidRPr="00FF7547">
        <w:rPr>
          <w:rFonts w:ascii="Arial" w:hAnsi="Arial" w:cs="Arial"/>
          <w:noProof/>
          <w:lang w:val="en-GB"/>
        </w:rPr>
        <w:t>2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FF7547">
        <w:rPr>
          <w:rFonts w:ascii="Arial" w:hAnsi="Arial" w:cs="Arial"/>
          <w:noProof/>
          <w:lang w:val="en-GB"/>
        </w:rPr>
        <w:t>)</w:t>
      </w:r>
      <w:r w:rsidR="002F28E1" w:rsidRPr="00FF7547">
        <w:rPr>
          <w:rFonts w:ascii="Arial" w:hAnsi="Arial" w:cs="Arial"/>
          <w:lang w:val="en-GB"/>
        </w:rPr>
        <w:fldChar w:fldCharType="end"/>
      </w:r>
      <w:r w:rsidR="00FF7547">
        <w:rPr>
          <w:rFonts w:ascii="Arial" w:hAnsi="Arial" w:cs="Arial"/>
          <w:lang w:val="en-GB"/>
        </w:rPr>
        <w:t xml:space="preserve">. </w:t>
      </w:r>
      <w:r w:rsidR="0092701F" w:rsidRPr="00FF7547">
        <w:rPr>
          <w:rFonts w:ascii="Arial" w:eastAsia="Times New Roman" w:hAnsi="Arial" w:cs="Arial"/>
          <w:lang w:val="en-GB"/>
        </w:rPr>
        <w:t xml:space="preserve">Numerous </w:t>
      </w:r>
      <w:r w:rsidR="00330554" w:rsidRPr="00FF7547">
        <w:rPr>
          <w:rFonts w:ascii="Arial" w:eastAsia="Times New Roman" w:hAnsi="Arial" w:cs="Arial"/>
          <w:lang w:val="en-GB"/>
        </w:rPr>
        <w:t>organi</w:t>
      </w:r>
      <w:r w:rsidR="00DB34C1" w:rsidRPr="00FF7547">
        <w:rPr>
          <w:rFonts w:ascii="Arial" w:eastAsia="Times New Roman" w:hAnsi="Arial" w:cs="Arial"/>
          <w:lang w:val="en-GB"/>
        </w:rPr>
        <w:t>s</w:t>
      </w:r>
      <w:r w:rsidR="00F200E1">
        <w:rPr>
          <w:rFonts w:ascii="Arial" w:eastAsia="Times New Roman" w:hAnsi="Arial" w:cs="Arial"/>
          <w:lang w:val="en-GB"/>
        </w:rPr>
        <w:t>ations have encouraged</w:t>
      </w:r>
      <w:r w:rsidR="008108A0" w:rsidRPr="00FF7547">
        <w:rPr>
          <w:rFonts w:ascii="Arial" w:eastAsia="Times New Roman" w:hAnsi="Arial" w:cs="Arial"/>
          <w:lang w:val="en-GB"/>
        </w:rPr>
        <w:t xml:space="preserve"> this change in legislation,</w:t>
      </w:r>
      <w:r w:rsidR="00330554" w:rsidRPr="00FF7547">
        <w:rPr>
          <w:rFonts w:ascii="Arial" w:eastAsia="Times New Roman" w:hAnsi="Arial" w:cs="Arial"/>
          <w:lang w:val="en-GB"/>
        </w:rPr>
        <w:t xml:space="preserve"> </w:t>
      </w:r>
      <w:r w:rsidR="008108A0" w:rsidRPr="00FF7547">
        <w:rPr>
          <w:rFonts w:ascii="Arial" w:eastAsia="Times New Roman" w:hAnsi="Arial" w:cs="Arial"/>
          <w:lang w:val="en-GB"/>
        </w:rPr>
        <w:t>such as</w:t>
      </w:r>
      <w:r w:rsidR="00D549B6" w:rsidRPr="00FF7547">
        <w:rPr>
          <w:rFonts w:ascii="Arial" w:eastAsia="Times New Roman" w:hAnsi="Arial" w:cs="Arial"/>
          <w:lang w:val="en-GB"/>
        </w:rPr>
        <w:t xml:space="preserve"> </w:t>
      </w:r>
      <w:r w:rsidR="00185971" w:rsidRPr="00FF7547">
        <w:rPr>
          <w:rFonts w:ascii="Arial" w:eastAsia="Times New Roman" w:hAnsi="Arial" w:cs="Arial"/>
          <w:lang w:val="en-GB"/>
        </w:rPr>
        <w:t>Innovative The</w:t>
      </w:r>
      <w:r w:rsidR="008108A0" w:rsidRPr="00FF7547">
        <w:rPr>
          <w:rFonts w:ascii="Arial" w:eastAsia="Times New Roman" w:hAnsi="Arial" w:cs="Arial"/>
          <w:lang w:val="en-GB"/>
        </w:rPr>
        <w:t>rapies for Children with Cancer,</w:t>
      </w:r>
      <w:r w:rsidR="00330554" w:rsidRPr="00FF7547">
        <w:rPr>
          <w:rFonts w:ascii="Arial" w:eastAsia="Times New Roman" w:hAnsi="Arial" w:cs="Arial"/>
          <w:lang w:val="en-GB"/>
        </w:rPr>
        <w:t xml:space="preserve"> </w:t>
      </w:r>
      <w:r w:rsidR="006238CB" w:rsidRPr="00FF7547">
        <w:rPr>
          <w:rFonts w:ascii="Arial" w:eastAsia="Times New Roman" w:hAnsi="Arial" w:cs="Arial"/>
          <w:lang w:val="en-GB"/>
        </w:rPr>
        <w:t xml:space="preserve">a European academic consortium for drug development for treatment of childhood cancer </w:t>
      </w:r>
      <w:r w:rsidR="002F28E1" w:rsidRPr="00FF7547">
        <w:rPr>
          <w:rFonts w:ascii="Arial" w:eastAsia="Times New Roman" w:hAnsi="Arial" w:cs="Arial"/>
          <w:lang w:val="en-GB"/>
        </w:rPr>
        <w:fldChar w:fldCharType="begin"/>
      </w:r>
      <w:r w:rsidR="003703D7" w:rsidRPr="00FF7547">
        <w:rPr>
          <w:rFonts w:ascii="Arial" w:eastAsia="Times New Roman" w:hAnsi="Arial" w:cs="Arial"/>
          <w:lang w:val="en-GB"/>
        </w:rPr>
        <w:instrText xml:space="preserve"> ADDIN EN.CITE &lt;EndNote&gt;&lt;Cite&gt;&lt;Author&gt;Zwaan&lt;/Author&gt;&lt;Year&gt;2010&lt;/Year&gt;&lt;RecNum&gt;39&lt;/RecNum&gt;&lt;DisplayText&gt;(1)&lt;/DisplayText&gt;&lt;record&gt;&lt;rec-number&gt;39&lt;/rec-number&gt;&lt;foreign-keys&gt;&lt;key app="EN" db-id="esxdzwapgws0wee9td5pp2wied02srrvdrvx" timestamp="1413557960"&gt;39&lt;/key&gt;&lt;/foreign-keys&gt;&lt;ref-type name="Journal Article"&gt;17&lt;/ref-type&gt;&lt;contributors&gt;&lt;authors&gt;&lt;author&gt;Zwaan, C. M.&lt;/author&gt;&lt;author&gt;Kearns, P.&lt;/author&gt;&lt;author&gt;Caron, H.&lt;/author&gt;&lt;author&gt;Verschuur, A.&lt;/author&gt;&lt;author&gt;Riccardi, R.&lt;/author&gt;&lt;author&gt;Boos, J.&lt;/author&gt;&lt;author&gt;Doz, F.&lt;/author&gt;&lt;author&gt;Geoerger, B.&lt;/author&gt;&lt;author&gt;Morland, B.&lt;/author&gt;&lt;author&gt;Vassal, G.&lt;/author&gt;&lt;author&gt;innovative therapies for children with cancer&amp;apos; European, consortium&lt;/author&gt;&lt;/authors&gt;&lt;/contributors&gt;&lt;auth-address&gt;Dept. of Ped Oncology/Hematology, Erasmus MC/Sophia Children&amp;apos;s Hospital, GJ Rotterdam, The Netherlands. c.m.zwaan@erasmusmc.nl &amp;lt;c.m.zwaan@erasmusmc.nl&amp;gt;&lt;/auth-address&gt;&lt;titles&gt;&lt;title&gt;The role of the &amp;apos;innovative therapies for children with cancer&amp;apos; (ITCC) European consortium&lt;/title&gt;&lt;secondary-title&gt;Cancer Treat Rev&lt;/secondary-title&gt;&lt;/titles&gt;&lt;periodical&gt;&lt;full-title&gt;Cancer Treat Rev&lt;/full-title&gt;&lt;/periodical&gt;&lt;pages&gt;328-34&lt;/pages&gt;&lt;volume&gt;36&lt;/volume&gt;&lt;number&gt;4&lt;/number&gt;&lt;edition&gt;2010/03/17&lt;/edition&gt;&lt;keywords&gt;&lt;keyword&gt;Child&lt;/keyword&gt;&lt;keyword&gt;Clinical Trials as Topic&lt;/keyword&gt;&lt;keyword&gt;Cooperative Behavior&lt;/keyword&gt;&lt;keyword&gt;Europe&lt;/keyword&gt;&lt;keyword&gt;Humans&lt;/keyword&gt;&lt;keyword&gt;Legislation, Drug&lt;/keyword&gt;&lt;keyword&gt;Neoplasms/*drug therapy/mortality&lt;/keyword&gt;&lt;keyword&gt;Off-Label Use&lt;/keyword&gt;&lt;/keywords&gt;&lt;dates&gt;&lt;year&gt;2010&lt;/year&gt;&lt;pub-dates&gt;&lt;date&gt;Jun&lt;/date&gt;&lt;/pub-dates&gt;&lt;/dates&gt;&lt;isbn&gt;1532-1967 (Electronic)&amp;#xD;0305-7372 (Linking)&lt;/isbn&gt;&lt;accession-num&gt;20231057&lt;/accession-num&gt;&lt;urls&gt;&lt;related-urls&gt;&lt;url&gt;http://www.ncbi.nlm.nih.gov/pubmed/20231057&lt;/url&gt;&lt;/related-urls&gt;&lt;/urls&gt;&lt;electronic-resource-num&gt;S0305-7372(10)00028-9 [pii]&amp;#xD;10.1016/j.ctrv.2010.02.008&lt;/electronic-resource-num&gt;&lt;language&gt;eng&lt;/language&gt;&lt;/record&gt;&lt;/Cite&gt;&lt;/EndNote&gt;</w:instrText>
      </w:r>
      <w:r w:rsidR="002F28E1" w:rsidRPr="00FF7547">
        <w:rPr>
          <w:rFonts w:ascii="Arial" w:eastAsia="Times New Roman" w:hAnsi="Arial" w:cs="Arial"/>
          <w:lang w:val="en-GB"/>
        </w:rPr>
        <w:fldChar w:fldCharType="separate"/>
      </w:r>
      <w:r w:rsidR="003703D7" w:rsidRPr="00FF7547">
        <w:rPr>
          <w:rFonts w:ascii="Arial" w:eastAsia="Times New Roman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" \o "Zwaan, 2010 #39" </w:instrText>
      </w:r>
      <w:r w:rsidR="003342F1">
        <w:fldChar w:fldCharType="separate"/>
      </w:r>
      <w:r w:rsidR="004F4B77" w:rsidRPr="00FF7547">
        <w:rPr>
          <w:rFonts w:ascii="Arial" w:eastAsia="Times New Roman" w:hAnsi="Arial" w:cs="Arial"/>
          <w:noProof/>
          <w:lang w:val="en-GB"/>
        </w:rPr>
        <w:t>1</w:t>
      </w:r>
      <w:r w:rsidR="003342F1">
        <w:rPr>
          <w:rFonts w:ascii="Arial" w:eastAsia="Times New Roman" w:hAnsi="Arial" w:cs="Arial"/>
          <w:noProof/>
          <w:lang w:val="en-GB"/>
        </w:rPr>
        <w:fldChar w:fldCharType="end"/>
      </w:r>
      <w:r w:rsidR="003703D7" w:rsidRPr="00FF7547">
        <w:rPr>
          <w:rFonts w:ascii="Arial" w:eastAsia="Times New Roman" w:hAnsi="Arial" w:cs="Arial"/>
          <w:noProof/>
          <w:lang w:val="en-GB"/>
        </w:rPr>
        <w:t>)</w:t>
      </w:r>
      <w:r w:rsidR="002F28E1" w:rsidRPr="00FF7547">
        <w:rPr>
          <w:rFonts w:ascii="Arial" w:eastAsia="Times New Roman" w:hAnsi="Arial" w:cs="Arial"/>
          <w:lang w:val="en-GB"/>
        </w:rPr>
        <w:fldChar w:fldCharType="end"/>
      </w:r>
      <w:r w:rsidR="0093470C" w:rsidRPr="00FF7547">
        <w:rPr>
          <w:rFonts w:ascii="Arial" w:eastAsia="Times New Roman" w:hAnsi="Arial" w:cs="Arial"/>
          <w:lang w:val="en-GB"/>
        </w:rPr>
        <w:t>.</w:t>
      </w:r>
      <w:r w:rsidR="00C74556" w:rsidRPr="00FF7547">
        <w:rPr>
          <w:rFonts w:ascii="Arial" w:eastAsia="Times New Roman" w:hAnsi="Arial" w:cs="Arial"/>
          <w:lang w:val="en-GB"/>
        </w:rPr>
        <w:t xml:space="preserve"> </w:t>
      </w:r>
    </w:p>
    <w:p w:rsidR="00C950F7" w:rsidRPr="001333F0" w:rsidRDefault="00AD4080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8108A0">
        <w:rPr>
          <w:rFonts w:ascii="Arial" w:hAnsi="Arial" w:cs="Arial"/>
          <w:bCs/>
          <w:lang w:val="en-GB"/>
        </w:rPr>
        <w:t>The</w:t>
      </w:r>
      <w:r w:rsidRPr="008108A0">
        <w:rPr>
          <w:rFonts w:ascii="Arial" w:hAnsi="Arial" w:cs="Arial"/>
          <w:lang w:val="en-GB"/>
        </w:rPr>
        <w:t xml:space="preserve"> participation </w:t>
      </w:r>
      <w:r w:rsidR="00C950F7" w:rsidRPr="008108A0">
        <w:rPr>
          <w:rFonts w:ascii="Arial" w:hAnsi="Arial" w:cs="Arial"/>
          <w:lang w:val="en-GB"/>
        </w:rPr>
        <w:t xml:space="preserve">of children </w:t>
      </w:r>
      <w:r w:rsidR="00C950F7" w:rsidRPr="001333F0">
        <w:rPr>
          <w:rFonts w:ascii="Arial" w:hAnsi="Arial" w:cs="Arial"/>
          <w:lang w:val="en-GB"/>
        </w:rPr>
        <w:t xml:space="preserve">with incurable cancer in </w:t>
      </w:r>
      <w:r w:rsidR="000B66B5" w:rsidRPr="001333F0">
        <w:rPr>
          <w:rFonts w:ascii="Arial" w:hAnsi="Arial" w:cs="Arial"/>
          <w:lang w:val="en-GB"/>
        </w:rPr>
        <w:t xml:space="preserve">a </w:t>
      </w:r>
      <w:r w:rsidR="00C950F7" w:rsidRPr="001333F0">
        <w:rPr>
          <w:rFonts w:ascii="Arial" w:hAnsi="Arial" w:cs="Arial"/>
          <w:lang w:val="en-GB"/>
        </w:rPr>
        <w:t>clinical trial is an ethically debatable topic</w:t>
      </w:r>
      <w:r w:rsidR="00A8773A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GaW5lPC9BdXRob3I+PFllYXI+MjAwMzwvWWVhcj48UmVj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GaW5lPC9BdXRob3I+PFllYXI+MjAwMzwvWWVhcj48UmVj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" \o "Fine, 2003 #96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-6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4B53BF" w:rsidRPr="001333F0">
        <w:rPr>
          <w:rFonts w:ascii="Arial" w:hAnsi="Arial" w:cs="Arial"/>
          <w:lang w:val="en-GB"/>
        </w:rPr>
        <w:t>.</w:t>
      </w:r>
      <w:r w:rsidR="00C950F7" w:rsidRPr="001333F0">
        <w:rPr>
          <w:rFonts w:ascii="Arial" w:hAnsi="Arial" w:cs="Arial"/>
          <w:lang w:val="en-GB"/>
        </w:rPr>
        <w:t xml:space="preserve"> On the one hand, children are being asked to </w:t>
      </w:r>
      <w:r w:rsidR="00462188" w:rsidRPr="001333F0">
        <w:rPr>
          <w:rFonts w:ascii="Arial" w:hAnsi="Arial" w:cs="Arial"/>
          <w:lang w:val="en-GB"/>
        </w:rPr>
        <w:t xml:space="preserve">undergo </w:t>
      </w:r>
      <w:r w:rsidR="00C950F7" w:rsidRPr="001333F0">
        <w:rPr>
          <w:rFonts w:ascii="Arial" w:hAnsi="Arial" w:cs="Arial"/>
          <w:lang w:val="en-GB"/>
        </w:rPr>
        <w:t>a potential</w:t>
      </w:r>
      <w:r w:rsidR="00462188" w:rsidRPr="001333F0">
        <w:rPr>
          <w:rFonts w:ascii="Arial" w:hAnsi="Arial" w:cs="Arial"/>
          <w:lang w:val="en-GB"/>
        </w:rPr>
        <w:t>ly</w:t>
      </w:r>
      <w:r w:rsidR="00C950F7" w:rsidRPr="001333F0">
        <w:rPr>
          <w:rFonts w:ascii="Arial" w:hAnsi="Arial" w:cs="Arial"/>
          <w:lang w:val="en-GB"/>
        </w:rPr>
        <w:t xml:space="preserve"> harmful treatment</w:t>
      </w:r>
      <w:r w:rsidR="00FF7547">
        <w:rPr>
          <w:rFonts w:ascii="Arial" w:hAnsi="Arial" w:cs="Arial"/>
          <w:lang w:val="en-GB"/>
        </w:rPr>
        <w:t xml:space="preserve">, which for children with incurable cancer can be </w:t>
      </w:r>
      <w:r w:rsidR="00FF7547" w:rsidRPr="00FF7547">
        <w:rPr>
          <w:rFonts w:ascii="Arial" w:hAnsi="Arial" w:cs="Arial"/>
          <w:lang w:val="en-GB"/>
        </w:rPr>
        <w:t xml:space="preserve">controversial, </w:t>
      </w:r>
      <w:r w:rsidR="00C950F7" w:rsidRPr="00FF7547">
        <w:rPr>
          <w:rFonts w:ascii="Arial" w:hAnsi="Arial" w:cs="Arial"/>
          <w:lang w:val="en-GB"/>
        </w:rPr>
        <w:t xml:space="preserve">as they </w:t>
      </w:r>
      <w:r w:rsidR="00462188" w:rsidRPr="00FF7547">
        <w:rPr>
          <w:rFonts w:ascii="Arial" w:hAnsi="Arial" w:cs="Arial"/>
          <w:lang w:val="en-GB"/>
        </w:rPr>
        <w:t>often experience</w:t>
      </w:r>
      <w:r w:rsidR="00907355">
        <w:rPr>
          <w:rFonts w:ascii="Arial" w:hAnsi="Arial" w:cs="Arial"/>
          <w:lang w:val="en-GB"/>
        </w:rPr>
        <w:t xml:space="preserve"> many physical complaints and/or </w:t>
      </w:r>
      <w:r w:rsidR="00C950F7" w:rsidRPr="00FF7547">
        <w:rPr>
          <w:rFonts w:ascii="Arial" w:hAnsi="Arial" w:cs="Arial"/>
          <w:lang w:val="en-GB"/>
        </w:rPr>
        <w:t xml:space="preserve">restrictions during the </w:t>
      </w:r>
      <w:r w:rsidR="00462188" w:rsidRPr="00FF7547">
        <w:rPr>
          <w:rFonts w:ascii="Arial" w:hAnsi="Arial" w:cs="Arial"/>
          <w:lang w:val="en-GB"/>
        </w:rPr>
        <w:t xml:space="preserve">palliative </w:t>
      </w:r>
      <w:r w:rsidR="00C950F7" w:rsidRPr="00FF7547">
        <w:rPr>
          <w:rFonts w:ascii="Arial" w:hAnsi="Arial" w:cs="Arial"/>
          <w:lang w:val="en-GB"/>
        </w:rPr>
        <w:t xml:space="preserve">phase </w:t>
      </w:r>
      <w:r w:rsidR="002F28E1" w:rsidRPr="00FF7547">
        <w:rPr>
          <w:rFonts w:ascii="Arial" w:hAnsi="Arial" w:cs="Arial"/>
          <w:lang w:val="en-GB"/>
        </w:rPr>
        <w:fldChar w:fldCharType="begin">
          <w:fldData xml:space="preserve">PEVuZE5vdGU+PENpdGU+PEF1dGhvcj5Xb2xmZTwvQXV0aG9yPjxZZWFyPjIwMDA8L1llYXI+PFJl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</w:fldData>
        </w:fldChar>
      </w:r>
      <w:r w:rsidR="008108A0" w:rsidRPr="00FF7547">
        <w:rPr>
          <w:rFonts w:ascii="Arial" w:hAnsi="Arial" w:cs="Arial"/>
          <w:lang w:val="en-GB"/>
        </w:rPr>
        <w:instrText xml:space="preserve"> ADDIN EN.CITE </w:instrText>
      </w:r>
      <w:r w:rsidR="002F28E1" w:rsidRPr="00FF7547">
        <w:rPr>
          <w:rFonts w:ascii="Arial" w:hAnsi="Arial" w:cs="Arial"/>
          <w:lang w:val="en-GB"/>
        </w:rPr>
        <w:fldChar w:fldCharType="begin">
          <w:fldData xml:space="preserve">PEVuZE5vdGU+PENpdGU+PEF1dGhvcj5Xb2xmZTwvQXV0aG9yPjxZZWFyPjIwMDA8L1llYXI+PFJl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</w:fldData>
        </w:fldChar>
      </w:r>
      <w:r w:rsidR="008108A0" w:rsidRPr="00FF7547">
        <w:rPr>
          <w:rFonts w:ascii="Arial" w:hAnsi="Arial" w:cs="Arial"/>
          <w:lang w:val="en-GB"/>
        </w:rPr>
        <w:instrText xml:space="preserve"> ADDIN EN.CITE.DATA </w:instrText>
      </w:r>
      <w:r w:rsidR="002F28E1" w:rsidRPr="00FF7547">
        <w:rPr>
          <w:rFonts w:ascii="Arial" w:hAnsi="Arial" w:cs="Arial"/>
          <w:lang w:val="en-GB"/>
        </w:rPr>
      </w:r>
      <w:r w:rsidR="002F28E1" w:rsidRPr="00FF7547">
        <w:rPr>
          <w:rFonts w:ascii="Arial" w:hAnsi="Arial" w:cs="Arial"/>
          <w:lang w:val="en-GB"/>
        </w:rPr>
        <w:fldChar w:fldCharType="end"/>
      </w:r>
      <w:r w:rsidR="002F28E1" w:rsidRPr="00FF7547">
        <w:rPr>
          <w:rFonts w:ascii="Arial" w:hAnsi="Arial" w:cs="Arial"/>
          <w:lang w:val="en-GB"/>
        </w:rPr>
      </w:r>
      <w:r w:rsidR="002F28E1" w:rsidRPr="00FF7547">
        <w:rPr>
          <w:rFonts w:ascii="Arial" w:hAnsi="Arial" w:cs="Arial"/>
          <w:lang w:val="en-GB"/>
        </w:rPr>
        <w:fldChar w:fldCharType="separate"/>
      </w:r>
      <w:r w:rsidR="003703D7" w:rsidRPr="00FF7547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7" \o "Wolfe, 2000 #120" </w:instrText>
      </w:r>
      <w:r w:rsidR="003342F1">
        <w:fldChar w:fldCharType="separate"/>
      </w:r>
      <w:r w:rsidR="004F4B77" w:rsidRPr="00FF7547">
        <w:rPr>
          <w:rFonts w:ascii="Arial" w:hAnsi="Arial" w:cs="Arial"/>
          <w:noProof/>
          <w:lang w:val="en-GB"/>
        </w:rPr>
        <w:t>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FF7547">
        <w:rPr>
          <w:rFonts w:ascii="Arial" w:hAnsi="Arial" w:cs="Arial"/>
          <w:noProof/>
          <w:lang w:val="en-GB"/>
        </w:rPr>
        <w:t>)</w:t>
      </w:r>
      <w:r w:rsidR="002F28E1" w:rsidRPr="00FF7547">
        <w:rPr>
          <w:rFonts w:ascii="Arial" w:hAnsi="Arial" w:cs="Arial"/>
          <w:lang w:val="en-GB"/>
        </w:rPr>
        <w:fldChar w:fldCharType="end"/>
      </w:r>
      <w:r w:rsidR="00C950F7" w:rsidRPr="00FF7547">
        <w:rPr>
          <w:rFonts w:ascii="Arial" w:hAnsi="Arial" w:cs="Arial"/>
          <w:noProof/>
          <w:lang w:val="en-GB"/>
        </w:rPr>
        <w:t>.</w:t>
      </w:r>
      <w:r w:rsidRPr="00FF7547">
        <w:rPr>
          <w:rFonts w:ascii="Arial" w:hAnsi="Arial" w:cs="Arial"/>
          <w:noProof/>
          <w:lang w:val="en-GB"/>
        </w:rPr>
        <w:t xml:space="preserve"> </w:t>
      </w:r>
      <w:r w:rsidR="00C950F7" w:rsidRPr="00FF7547">
        <w:rPr>
          <w:rFonts w:ascii="Arial" w:hAnsi="Arial" w:cs="Arial"/>
          <w:lang w:val="en-GB"/>
        </w:rPr>
        <w:t>On the</w:t>
      </w:r>
      <w:r w:rsidR="00C950F7" w:rsidRPr="001333F0">
        <w:rPr>
          <w:rFonts w:ascii="Arial" w:hAnsi="Arial" w:cs="Arial"/>
          <w:lang w:val="en-GB"/>
        </w:rPr>
        <w:t xml:space="preserve"> other hand, children have the right to receive licenced medication</w:t>
      </w:r>
      <w:r w:rsidR="008108A0">
        <w:rPr>
          <w:rFonts w:ascii="Arial" w:hAnsi="Arial" w:cs="Arial"/>
          <w:lang w:val="en-GB"/>
        </w:rPr>
        <w:t>,</w:t>
      </w:r>
      <w:r>
        <w:rPr>
          <w:rFonts w:ascii="Arial" w:hAnsi="Arial" w:cs="Arial"/>
          <w:lang w:val="en-GB"/>
        </w:rPr>
        <w:t xml:space="preserve"> </w:t>
      </w:r>
      <w:r w:rsidR="0092653B" w:rsidRPr="001333F0">
        <w:rPr>
          <w:rFonts w:ascii="Arial" w:hAnsi="Arial" w:cs="Arial"/>
          <w:lang w:val="en-GB"/>
        </w:rPr>
        <w:t>which requires investigation</w:t>
      </w:r>
      <w:r w:rsidR="00462188" w:rsidRPr="001333F0">
        <w:rPr>
          <w:rFonts w:ascii="Arial" w:hAnsi="Arial" w:cs="Arial"/>
          <w:lang w:val="en-GB"/>
        </w:rPr>
        <w:t>. In addition,</w:t>
      </w:r>
      <w:r w:rsidR="00C950F7" w:rsidRPr="001333F0">
        <w:rPr>
          <w:rFonts w:ascii="Arial" w:hAnsi="Arial" w:cs="Arial"/>
          <w:lang w:val="en-GB"/>
        </w:rPr>
        <w:t xml:space="preserve"> some children might </w:t>
      </w:r>
      <w:r w:rsidR="00462188" w:rsidRPr="001333F0">
        <w:rPr>
          <w:rFonts w:ascii="Arial" w:hAnsi="Arial" w:cs="Arial"/>
          <w:lang w:val="en-GB"/>
        </w:rPr>
        <w:t xml:space="preserve">potentially </w:t>
      </w:r>
      <w:r w:rsidR="00C950F7" w:rsidRPr="001333F0">
        <w:rPr>
          <w:rFonts w:ascii="Arial" w:hAnsi="Arial" w:cs="Arial"/>
          <w:lang w:val="en-GB"/>
        </w:rPr>
        <w:t xml:space="preserve">respond to novel anti-cancer </w:t>
      </w:r>
      <w:r w:rsidR="00C950F7" w:rsidRPr="008108A0">
        <w:rPr>
          <w:rFonts w:ascii="Arial" w:hAnsi="Arial" w:cs="Arial"/>
          <w:lang w:val="en-GB"/>
        </w:rPr>
        <w:t xml:space="preserve">drugs </w:t>
      </w:r>
      <w:r w:rsidR="002F28E1" w:rsidRPr="008108A0">
        <w:rPr>
          <w:rFonts w:ascii="Arial" w:hAnsi="Arial" w:cs="Arial"/>
          <w:lang w:val="en-GB"/>
        </w:rPr>
        <w:fldChar w:fldCharType="begin">
          <w:fldData xml:space="preserve">PEVuZE5vdGU+PENpdGU+PEF1dGhvcj5MZWU8L0F1dGhvcj48WWVhcj4yMDA1PC9ZZWFyPjxSZWNO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</w:fldData>
        </w:fldChar>
      </w:r>
      <w:r w:rsidR="008108A0" w:rsidRPr="008108A0">
        <w:rPr>
          <w:rFonts w:ascii="Arial" w:hAnsi="Arial" w:cs="Arial"/>
          <w:lang w:val="en-GB"/>
        </w:rPr>
        <w:instrText xml:space="preserve"> ADDIN EN.CITE </w:instrText>
      </w:r>
      <w:r w:rsidR="002F28E1" w:rsidRPr="008108A0">
        <w:rPr>
          <w:rFonts w:ascii="Arial" w:hAnsi="Arial" w:cs="Arial"/>
          <w:lang w:val="en-GB"/>
        </w:rPr>
        <w:fldChar w:fldCharType="begin">
          <w:fldData xml:space="preserve">PEVuZE5vdGU+PENpdGU+PEF1dGhvcj5MZWU8L0F1dGhvcj48WWVhcj4yMDA1PC9ZZWFyPjxSZWNO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</w:fldData>
        </w:fldChar>
      </w:r>
      <w:r w:rsidR="008108A0" w:rsidRPr="008108A0">
        <w:rPr>
          <w:rFonts w:ascii="Arial" w:hAnsi="Arial" w:cs="Arial"/>
          <w:lang w:val="en-GB"/>
        </w:rPr>
        <w:instrText xml:space="preserve"> ADDIN EN.CITE.DATA </w:instrText>
      </w:r>
      <w:r w:rsidR="002F28E1" w:rsidRPr="008108A0">
        <w:rPr>
          <w:rFonts w:ascii="Arial" w:hAnsi="Arial" w:cs="Arial"/>
          <w:lang w:val="en-GB"/>
        </w:rPr>
      </w:r>
      <w:r w:rsidR="002F28E1" w:rsidRPr="008108A0">
        <w:rPr>
          <w:rFonts w:ascii="Arial" w:hAnsi="Arial" w:cs="Arial"/>
          <w:lang w:val="en-GB"/>
        </w:rPr>
        <w:fldChar w:fldCharType="end"/>
      </w:r>
      <w:r w:rsidR="002F28E1" w:rsidRPr="008108A0">
        <w:rPr>
          <w:rFonts w:ascii="Arial" w:hAnsi="Arial" w:cs="Arial"/>
          <w:lang w:val="en-GB"/>
        </w:rPr>
      </w:r>
      <w:r w:rsidR="002F28E1" w:rsidRPr="008108A0">
        <w:rPr>
          <w:rFonts w:ascii="Arial" w:hAnsi="Arial" w:cs="Arial"/>
          <w:lang w:val="en-GB"/>
        </w:rPr>
        <w:fldChar w:fldCharType="separate"/>
      </w:r>
      <w:r w:rsidR="008108A0" w:rsidRPr="008108A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8" \o "Lee, 2005 #75" </w:instrText>
      </w:r>
      <w:r w:rsidR="003342F1">
        <w:fldChar w:fldCharType="separate"/>
      </w:r>
      <w:r w:rsidR="004F4B77" w:rsidRPr="008108A0">
        <w:rPr>
          <w:rFonts w:ascii="Arial" w:hAnsi="Arial" w:cs="Arial"/>
          <w:noProof/>
          <w:lang w:val="en-GB"/>
        </w:rPr>
        <w:t>8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8108A0" w:rsidRPr="008108A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9" \o "Horstmann, 2005 #71" </w:instrText>
      </w:r>
      <w:r w:rsidR="003342F1">
        <w:fldChar w:fldCharType="separate"/>
      </w:r>
      <w:r w:rsidR="004F4B77" w:rsidRPr="008108A0">
        <w:rPr>
          <w:rFonts w:ascii="Arial" w:hAnsi="Arial" w:cs="Arial"/>
          <w:noProof/>
          <w:lang w:val="en-GB"/>
        </w:rPr>
        <w:t>9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8108A0" w:rsidRPr="008108A0">
        <w:rPr>
          <w:rFonts w:ascii="Arial" w:hAnsi="Arial" w:cs="Arial"/>
          <w:noProof/>
          <w:lang w:val="en-GB"/>
        </w:rPr>
        <w:t>)</w:t>
      </w:r>
      <w:r w:rsidR="002F28E1" w:rsidRPr="008108A0">
        <w:rPr>
          <w:rFonts w:ascii="Arial" w:hAnsi="Arial" w:cs="Arial"/>
          <w:lang w:val="en-GB"/>
        </w:rPr>
        <w:fldChar w:fldCharType="end"/>
      </w:r>
      <w:r w:rsidR="00462188" w:rsidRPr="008108A0">
        <w:rPr>
          <w:rFonts w:ascii="Arial" w:hAnsi="Arial" w:cs="Arial"/>
          <w:lang w:val="en-GB"/>
        </w:rPr>
        <w:t>,</w:t>
      </w:r>
      <w:r w:rsidRPr="008108A0">
        <w:rPr>
          <w:rFonts w:ascii="Arial" w:hAnsi="Arial" w:cs="Arial"/>
          <w:lang w:val="en-GB"/>
        </w:rPr>
        <w:t xml:space="preserve"> </w:t>
      </w:r>
      <w:r w:rsidR="00462188" w:rsidRPr="001333F0">
        <w:rPr>
          <w:rFonts w:ascii="Arial" w:hAnsi="Arial" w:cs="Arial"/>
          <w:lang w:val="en-GB"/>
        </w:rPr>
        <w:t>which</w:t>
      </w:r>
      <w:r w:rsidR="000673AA" w:rsidRPr="001333F0">
        <w:rPr>
          <w:rFonts w:ascii="Arial" w:hAnsi="Arial" w:cs="Arial"/>
          <w:lang w:val="en-GB"/>
        </w:rPr>
        <w:t xml:space="preserve"> </w:t>
      </w:r>
      <w:r w:rsidR="000B66B5" w:rsidRPr="001333F0">
        <w:rPr>
          <w:rFonts w:ascii="Arial" w:hAnsi="Arial" w:cs="Arial"/>
          <w:lang w:val="en-GB"/>
        </w:rPr>
        <w:t>can offer</w:t>
      </w:r>
      <w:r w:rsidR="000673AA" w:rsidRPr="001333F0">
        <w:rPr>
          <w:rFonts w:ascii="Arial" w:hAnsi="Arial" w:cs="Arial"/>
          <w:lang w:val="en-GB"/>
        </w:rPr>
        <w:t xml:space="preserve"> </w:t>
      </w:r>
      <w:r w:rsidR="00907355">
        <w:rPr>
          <w:rFonts w:ascii="Arial" w:hAnsi="Arial" w:cs="Arial"/>
          <w:lang w:val="en-GB"/>
        </w:rPr>
        <w:t xml:space="preserve">both the </w:t>
      </w:r>
      <w:r w:rsidR="000673AA" w:rsidRPr="001333F0">
        <w:rPr>
          <w:rFonts w:ascii="Arial" w:hAnsi="Arial" w:cs="Arial"/>
          <w:lang w:val="en-GB"/>
        </w:rPr>
        <w:t xml:space="preserve">parents and the child hope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Carter&lt;/Author&gt;&lt;Year&gt;2011&lt;/Year&gt;&lt;RecNum&gt;114&lt;/RecNum&gt;&lt;DisplayText&gt;(10)&lt;/DisplayText&gt;&lt;record&gt;&lt;rec-number&gt;114&lt;/rec-number&gt;&lt;foreign-keys&gt;&lt;key app="EN" db-id="esxdzwapgws0wee9td5pp2wied02srrvdrvx" timestamp="1429176176"&gt;114&lt;/key&gt;&lt;/foreign-keys&gt;&lt;ref-type name="Book"&gt;6&lt;/ref-type&gt;&lt;contributors&gt;&lt;authors&gt;&lt;author&gt;Carter, B.S.&lt;/author&gt;&lt;author&gt;Levetown, M.&lt;/author&gt;&lt;author&gt;Friebert, S.E.&lt;/author&gt;&lt;/authors&gt;&lt;/contributors&gt;&lt;titles&gt;&lt;title&gt;Palliative Care for Infants, Children, and Adolescents: A Practical Handbook&lt;/title&gt;&lt;/titles&gt;&lt;volume&gt;2nd ed&lt;/volume&gt;&lt;dates&gt;&lt;year&gt;2011&lt;/year&gt;&lt;/dates&gt;&lt;pub-location&gt;Baltimore, MD&lt;/pub-location&gt;&lt;publisher&gt;Johns Hopkins University Press&lt;/publisher&gt;&lt;urls&gt;&lt;/urls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0" \o "Carter, 2011 #114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0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2E6B4E" w:rsidRPr="001333F0">
        <w:rPr>
          <w:rFonts w:ascii="Arial" w:hAnsi="Arial" w:cs="Arial"/>
          <w:lang w:val="en-GB"/>
        </w:rPr>
        <w:t>.</w:t>
      </w:r>
      <w:r w:rsidR="000673AA" w:rsidRPr="001333F0">
        <w:rPr>
          <w:rFonts w:ascii="Arial" w:hAnsi="Arial" w:cs="Arial"/>
          <w:lang w:val="en-GB"/>
        </w:rPr>
        <w:t xml:space="preserve"> </w:t>
      </w:r>
    </w:p>
    <w:p w:rsidR="009238E6" w:rsidRPr="001333F0" w:rsidRDefault="00EA144E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907355">
        <w:rPr>
          <w:rFonts w:ascii="Arial" w:hAnsi="Arial" w:cs="Arial"/>
          <w:lang w:val="en-GB"/>
        </w:rPr>
        <w:t xml:space="preserve">Studies </w:t>
      </w:r>
      <w:r w:rsidR="00776097" w:rsidRPr="00907355">
        <w:rPr>
          <w:rFonts w:ascii="Arial" w:hAnsi="Arial" w:cs="Arial"/>
          <w:lang w:val="en-GB"/>
        </w:rPr>
        <w:t xml:space="preserve">performed in </w:t>
      </w:r>
      <w:r w:rsidR="00545471" w:rsidRPr="00907355">
        <w:rPr>
          <w:rFonts w:ascii="Arial" w:hAnsi="Arial" w:cs="Arial"/>
          <w:lang w:val="en-GB"/>
        </w:rPr>
        <w:t>the field of paediatric oncology</w:t>
      </w:r>
      <w:r w:rsidR="00776097" w:rsidRPr="00907355">
        <w:rPr>
          <w:rFonts w:ascii="Arial" w:hAnsi="Arial" w:cs="Arial"/>
          <w:lang w:val="en-GB"/>
        </w:rPr>
        <w:t xml:space="preserve"> </w:t>
      </w:r>
      <w:r w:rsidR="00D501D6" w:rsidRPr="00907355">
        <w:rPr>
          <w:rFonts w:ascii="Arial" w:hAnsi="Arial" w:cs="Arial"/>
          <w:lang w:val="en-GB"/>
        </w:rPr>
        <w:t xml:space="preserve">have </w:t>
      </w:r>
      <w:r w:rsidR="00462188" w:rsidRPr="00907355">
        <w:rPr>
          <w:rFonts w:ascii="Arial" w:hAnsi="Arial" w:cs="Arial"/>
          <w:lang w:val="en-GB"/>
        </w:rPr>
        <w:t xml:space="preserve">identified </w:t>
      </w:r>
      <w:r w:rsidRPr="00907355">
        <w:rPr>
          <w:rFonts w:ascii="Arial" w:hAnsi="Arial" w:cs="Arial"/>
          <w:lang w:val="en-GB"/>
        </w:rPr>
        <w:t xml:space="preserve">several reasons </w:t>
      </w:r>
      <w:r w:rsidR="00907355" w:rsidRPr="00907355">
        <w:rPr>
          <w:rFonts w:ascii="Arial" w:hAnsi="Arial" w:cs="Arial"/>
          <w:lang w:val="en-GB"/>
        </w:rPr>
        <w:t xml:space="preserve">why parents let children with incurable cancer participate in clinical trials, including altruism, </w:t>
      </w:r>
      <w:r w:rsidR="00624DCC" w:rsidRPr="00907355">
        <w:rPr>
          <w:rFonts w:ascii="Arial" w:hAnsi="Arial" w:cs="Arial"/>
          <w:lang w:val="en-GB"/>
        </w:rPr>
        <w:t xml:space="preserve">the </w:t>
      </w:r>
      <w:r w:rsidRPr="00907355">
        <w:rPr>
          <w:rFonts w:ascii="Arial" w:hAnsi="Arial" w:cs="Arial"/>
          <w:lang w:val="en-GB"/>
        </w:rPr>
        <w:t>need to continue tr</w:t>
      </w:r>
      <w:r w:rsidR="00EA3747" w:rsidRPr="00907355">
        <w:rPr>
          <w:rFonts w:ascii="Arial" w:hAnsi="Arial" w:cs="Arial"/>
          <w:lang w:val="en-GB"/>
        </w:rPr>
        <w:t>eatment directed at the disease, the desire to prolong their child’s life and hope for a cure</w:t>
      </w:r>
      <w:r w:rsidR="00E72819" w:rsidRPr="00907355">
        <w:rPr>
          <w:rFonts w:ascii="Arial" w:hAnsi="Arial" w:cs="Arial"/>
          <w:lang w:val="en-GB"/>
        </w:rPr>
        <w:t xml:space="preserve"> or a miracle </w:t>
      </w:r>
      <w:r w:rsidR="002F28E1" w:rsidRPr="00907355">
        <w:rPr>
          <w:rFonts w:ascii="Arial" w:hAnsi="Arial" w:cs="Arial"/>
          <w:lang w:val="en-GB"/>
        </w:rPr>
        <w:fldChar w:fldCharType="begin">
          <w:fldData xml:space="preserve">PEVuZE5vdGU+PENpdGU+PEF1dGhvcj5NYXVyZXI8L0F1dGhvcj48WWVhcj4yMDEwPC9ZZWFyPjxS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</w:fldData>
        </w:fldChar>
      </w:r>
      <w:r w:rsidR="003703D7" w:rsidRPr="00907355">
        <w:rPr>
          <w:rFonts w:ascii="Arial" w:hAnsi="Arial" w:cs="Arial"/>
          <w:lang w:val="en-GB"/>
        </w:rPr>
        <w:instrText xml:space="preserve"> ADDIN EN.CITE </w:instrText>
      </w:r>
      <w:r w:rsidR="002F28E1" w:rsidRPr="00907355">
        <w:rPr>
          <w:rFonts w:ascii="Arial" w:hAnsi="Arial" w:cs="Arial"/>
          <w:lang w:val="en-GB"/>
        </w:rPr>
        <w:fldChar w:fldCharType="begin">
          <w:fldData xml:space="preserve">PEVuZE5vdGU+PENpdGU+PEF1dGhvcj5NYXVyZXI8L0F1dGhvcj48WWVhcj4yMDEwPC9ZZWFyPjxS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</w:fldData>
        </w:fldChar>
      </w:r>
      <w:r w:rsidR="003703D7" w:rsidRPr="00907355">
        <w:rPr>
          <w:rFonts w:ascii="Arial" w:hAnsi="Arial" w:cs="Arial"/>
          <w:lang w:val="en-GB"/>
        </w:rPr>
        <w:instrText xml:space="preserve"> ADDIN EN.CITE.DATA </w:instrText>
      </w:r>
      <w:r w:rsidR="002F28E1" w:rsidRPr="00907355">
        <w:rPr>
          <w:rFonts w:ascii="Arial" w:hAnsi="Arial" w:cs="Arial"/>
          <w:lang w:val="en-GB"/>
        </w:rPr>
      </w:r>
      <w:r w:rsidR="002F28E1" w:rsidRPr="00907355">
        <w:rPr>
          <w:rFonts w:ascii="Arial" w:hAnsi="Arial" w:cs="Arial"/>
          <w:lang w:val="en-GB"/>
        </w:rPr>
        <w:fldChar w:fldCharType="end"/>
      </w:r>
      <w:r w:rsidR="002F28E1" w:rsidRPr="00907355">
        <w:rPr>
          <w:rFonts w:ascii="Arial" w:hAnsi="Arial" w:cs="Arial"/>
          <w:lang w:val="en-GB"/>
        </w:rPr>
      </w:r>
      <w:r w:rsidR="002F28E1" w:rsidRPr="00907355">
        <w:rPr>
          <w:rFonts w:ascii="Arial" w:hAnsi="Arial" w:cs="Arial"/>
          <w:lang w:val="en-GB"/>
        </w:rPr>
        <w:fldChar w:fldCharType="separate"/>
      </w:r>
      <w:r w:rsidR="003703D7" w:rsidRPr="00907355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</w:instrText>
      </w:r>
      <w:r w:rsidR="003342F1" w:rsidRPr="00CD103B">
        <w:rPr>
          <w:lang w:val="en-US"/>
        </w:rPr>
        <w:instrText xml:space="preserve">RLINK \l "_ENREF_11" \o "Maurer, 2010 #28" </w:instrText>
      </w:r>
      <w:r w:rsidR="003342F1">
        <w:fldChar w:fldCharType="separate"/>
      </w:r>
      <w:r w:rsidR="004F4B77" w:rsidRPr="00907355">
        <w:rPr>
          <w:rFonts w:ascii="Arial" w:hAnsi="Arial" w:cs="Arial"/>
          <w:noProof/>
          <w:lang w:val="en-GB"/>
        </w:rPr>
        <w:t>11-18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907355">
        <w:rPr>
          <w:rFonts w:ascii="Arial" w:hAnsi="Arial" w:cs="Arial"/>
          <w:noProof/>
          <w:lang w:val="en-GB"/>
        </w:rPr>
        <w:t>)</w:t>
      </w:r>
      <w:r w:rsidR="002F28E1" w:rsidRPr="00907355">
        <w:rPr>
          <w:rFonts w:ascii="Arial" w:hAnsi="Arial" w:cs="Arial"/>
          <w:lang w:val="en-GB"/>
        </w:rPr>
        <w:fldChar w:fldCharType="end"/>
      </w:r>
      <w:r w:rsidR="004B53BF" w:rsidRPr="00907355">
        <w:rPr>
          <w:rFonts w:ascii="Arial" w:hAnsi="Arial" w:cs="Arial"/>
          <w:lang w:val="en-GB"/>
        </w:rPr>
        <w:t xml:space="preserve">. </w:t>
      </w:r>
      <w:r w:rsidR="00644703" w:rsidRPr="00907355">
        <w:rPr>
          <w:rFonts w:ascii="Arial" w:hAnsi="Arial" w:cs="Arial"/>
          <w:lang w:val="en-GB"/>
        </w:rPr>
        <w:t>A</w:t>
      </w:r>
      <w:r w:rsidR="00176C25" w:rsidRPr="00907355">
        <w:rPr>
          <w:rFonts w:ascii="Arial" w:hAnsi="Arial" w:cs="Arial"/>
          <w:lang w:val="en-GB"/>
        </w:rPr>
        <w:t xml:space="preserve"> </w:t>
      </w:r>
      <w:r w:rsidR="00644703" w:rsidRPr="00907355">
        <w:rPr>
          <w:rFonts w:ascii="Arial" w:hAnsi="Arial" w:cs="Arial"/>
          <w:lang w:val="en-GB"/>
        </w:rPr>
        <w:t xml:space="preserve">study </w:t>
      </w:r>
      <w:r w:rsidR="00176C25" w:rsidRPr="00907355">
        <w:rPr>
          <w:rFonts w:ascii="Arial" w:hAnsi="Arial" w:cs="Arial"/>
          <w:lang w:val="en-GB"/>
        </w:rPr>
        <w:t xml:space="preserve">that </w:t>
      </w:r>
      <w:r w:rsidR="00644703" w:rsidRPr="001333F0">
        <w:rPr>
          <w:rFonts w:ascii="Arial" w:hAnsi="Arial" w:cs="Arial"/>
          <w:lang w:val="en-GB"/>
        </w:rPr>
        <w:t xml:space="preserve">explored the perspectives </w:t>
      </w:r>
      <w:r w:rsidR="00FC7D9D" w:rsidRPr="001333F0">
        <w:rPr>
          <w:rFonts w:ascii="Arial" w:hAnsi="Arial" w:cs="Arial"/>
          <w:lang w:val="en-GB"/>
        </w:rPr>
        <w:t xml:space="preserve">of clinical trial participation from </w:t>
      </w:r>
      <w:r w:rsidR="001B4E5C" w:rsidRPr="001333F0">
        <w:rPr>
          <w:rFonts w:ascii="Arial" w:hAnsi="Arial" w:cs="Arial"/>
          <w:lang w:val="en-GB"/>
        </w:rPr>
        <w:t>the</w:t>
      </w:r>
      <w:r w:rsidR="00FC7D9D" w:rsidRPr="001333F0">
        <w:rPr>
          <w:rFonts w:ascii="Arial" w:hAnsi="Arial" w:cs="Arial"/>
          <w:lang w:val="en-GB"/>
        </w:rPr>
        <w:t xml:space="preserve"> point of view</w:t>
      </w:r>
      <w:r w:rsidR="00176C25" w:rsidRPr="001333F0">
        <w:rPr>
          <w:rFonts w:ascii="Arial" w:hAnsi="Arial" w:cs="Arial"/>
          <w:lang w:val="en-GB"/>
        </w:rPr>
        <w:t xml:space="preserve"> of adolescents</w:t>
      </w:r>
      <w:r w:rsidR="00B50C91" w:rsidRPr="001333F0">
        <w:rPr>
          <w:rFonts w:ascii="Arial" w:hAnsi="Arial" w:cs="Arial"/>
          <w:lang w:val="en-GB"/>
        </w:rPr>
        <w:t xml:space="preserve">, reported that most of the adolescents hoped that participation would </w:t>
      </w:r>
      <w:r w:rsidR="002C3EA1" w:rsidRPr="001333F0">
        <w:rPr>
          <w:rFonts w:ascii="Arial" w:hAnsi="Arial" w:cs="Arial"/>
          <w:lang w:val="en-GB"/>
        </w:rPr>
        <w:t>result</w:t>
      </w:r>
      <w:r w:rsidR="00B50C91" w:rsidRPr="001333F0">
        <w:rPr>
          <w:rFonts w:ascii="Arial" w:hAnsi="Arial" w:cs="Arial"/>
          <w:lang w:val="en-GB"/>
        </w:rPr>
        <w:t xml:space="preserve"> in a direct benefit for themselves</w:t>
      </w:r>
      <w:r w:rsidR="00644703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Miller&lt;/Author&gt;&lt;Year&gt;2013&lt;/Year&gt;&lt;RecNum&gt;115&lt;/RecNum&gt;&lt;DisplayText&gt;(19)&lt;/DisplayText&gt;&lt;record&gt;&lt;rec-number&gt;115&lt;/rec-number&gt;&lt;foreign-keys&gt;&lt;key app="EN" db-id="esxdzwapgws0wee9td5pp2wied02srrvdrvx" timestamp="1429181926"&gt;115&lt;/key&gt;&lt;/foreign-keys&gt;&lt;ref-type name="Journal Article"&gt;17&lt;/ref-type&gt;&lt;contributors&gt;&lt;authors&gt;&lt;author&gt;Miller, V. A.&lt;/author&gt;&lt;author&gt;Baker, J. N.&lt;/author&gt;&lt;author&gt;Leek, A. C.&lt;/author&gt;&lt;author&gt;Hizlan, S.&lt;/author&gt;&lt;author&gt;Rheingold, S. R.&lt;/author&gt;&lt;author&gt;Yamokoski, A. D.&lt;/author&gt;&lt;author&gt;Drotar, D.&lt;/author&gt;&lt;author&gt;Kodish, E.&lt;/author&gt;&lt;/authors&gt;&lt;/contributors&gt;&lt;auth-address&gt;Department of Anesthesiology and Critical Care Medicine, The Children&amp;apos;s Hospital of Philadelphia, Pennsylvania 44195, USA.&lt;/auth-address&gt;&lt;titles&gt;&lt;title&gt;Adolescent perspectives on phase I cancer research&lt;/title&gt;&lt;secondary-title&gt;Pediatr Blood Cancer&lt;/secondary-title&gt;&lt;/titles&gt;&lt;periodical&gt;&lt;full-title&gt;Pediatr Blood Cancer&lt;/full-title&gt;&lt;/periodical&gt;&lt;pages&gt;873-8&lt;/pages&gt;&lt;volume&gt;60&lt;/volume&gt;&lt;number&gt;5&lt;/number&gt;&lt;edition&gt;2012/10/05&lt;/edition&gt;&lt;keywords&gt;&lt;keyword&gt;Adolescent&lt;/keyword&gt;&lt;keyword&gt;*Clinical Trials, Phase I as Topic&lt;/keyword&gt;&lt;keyword&gt;*Decision Making&lt;/keyword&gt;&lt;keyword&gt;Female&lt;/keyword&gt;&lt;keyword&gt;*Health Knowledge, Attitudes, Practice&lt;/keyword&gt;&lt;keyword&gt;Humans&lt;/keyword&gt;&lt;keyword&gt;*Informed Consent By Minors&lt;/keyword&gt;&lt;keyword&gt;Male&lt;/keyword&gt;&lt;keyword&gt;Neoplasms/*therapy&lt;/keyword&gt;&lt;keyword&gt;Patient Participation&lt;/keyword&gt;&lt;keyword&gt;Quality of Life&lt;/keyword&gt;&lt;keyword&gt;Questionnaires&lt;/keyword&gt;&lt;keyword&gt;Young Adult&lt;/keyword&gt;&lt;/keywords&gt;&lt;dates&gt;&lt;year&gt;2013&lt;/year&gt;&lt;pub-dates&gt;&lt;date&gt;May&lt;/date&gt;&lt;/pub-dates&gt;&lt;/dates&gt;&lt;isbn&gt;1545-5017 (Electronic)&amp;#xD;1545-5009 (Linking)&lt;/isbn&gt;&lt;accession-num&gt;23034985&lt;/accession-num&gt;&lt;urls&gt;&lt;related-urls&gt;&lt;url&gt;http://www.ncbi.nlm.nih.gov/pubmed/23034985&lt;/url&gt;&lt;/related-urls&gt;&lt;/urls&gt;&lt;custom2&gt;3538102&lt;/custom2&gt;&lt;electronic-resource-num&gt;10.1002/pbc.24326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9" \o "Miller, 2013 #115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9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644703" w:rsidRPr="001333F0">
        <w:rPr>
          <w:rFonts w:ascii="Arial" w:hAnsi="Arial" w:cs="Arial"/>
          <w:lang w:val="en-GB"/>
        </w:rPr>
        <w:t xml:space="preserve">. </w:t>
      </w:r>
      <w:r w:rsidR="006002A4" w:rsidRPr="008108A0">
        <w:rPr>
          <w:rFonts w:ascii="Arial" w:hAnsi="Arial" w:cs="Arial"/>
          <w:lang w:val="en-GB"/>
        </w:rPr>
        <w:t xml:space="preserve">Ulrich </w:t>
      </w:r>
      <w:r w:rsidR="008108A0" w:rsidRPr="008108A0">
        <w:rPr>
          <w:rFonts w:ascii="Arial" w:hAnsi="Arial" w:cs="Arial"/>
          <w:lang w:val="en-GB"/>
        </w:rPr>
        <w:t xml:space="preserve">et al </w:t>
      </w:r>
      <w:r w:rsidR="00907355">
        <w:rPr>
          <w:rFonts w:ascii="Arial" w:hAnsi="Arial" w:cs="Arial"/>
          <w:lang w:val="en-GB"/>
        </w:rPr>
        <w:t xml:space="preserve">has </w:t>
      </w:r>
      <w:r w:rsidR="006002A4" w:rsidRPr="001333F0">
        <w:rPr>
          <w:rFonts w:ascii="Arial" w:hAnsi="Arial" w:cs="Arial"/>
          <w:lang w:val="en-GB"/>
        </w:rPr>
        <w:t xml:space="preserve">stated that more understanding of </w:t>
      </w:r>
      <w:r w:rsidR="00907355">
        <w:rPr>
          <w:rFonts w:ascii="Arial" w:hAnsi="Arial" w:cs="Arial"/>
          <w:lang w:val="en-GB"/>
        </w:rPr>
        <w:t xml:space="preserve">the </w:t>
      </w:r>
      <w:r w:rsidR="006002A4" w:rsidRPr="001333F0">
        <w:rPr>
          <w:rFonts w:ascii="Arial" w:hAnsi="Arial" w:cs="Arial"/>
          <w:lang w:val="en-GB"/>
        </w:rPr>
        <w:t xml:space="preserve">parents’ rationale for participation in clinical </w:t>
      </w:r>
      <w:r w:rsidR="006002A4" w:rsidRPr="008108A0">
        <w:rPr>
          <w:rFonts w:ascii="Arial" w:hAnsi="Arial" w:cs="Arial"/>
          <w:lang w:val="en-GB"/>
        </w:rPr>
        <w:t xml:space="preserve">trials </w:t>
      </w:r>
      <w:r w:rsidR="00351F17" w:rsidRPr="008108A0">
        <w:rPr>
          <w:rFonts w:ascii="Arial" w:hAnsi="Arial" w:cs="Arial"/>
          <w:bCs/>
          <w:lang w:val="en-GB"/>
        </w:rPr>
        <w:t>was</w:t>
      </w:r>
      <w:r w:rsidR="006002A4" w:rsidRPr="008108A0">
        <w:rPr>
          <w:rFonts w:ascii="Arial" w:hAnsi="Arial" w:cs="Arial"/>
          <w:lang w:val="en-GB"/>
        </w:rPr>
        <w:t xml:space="preserve"> necessary</w:t>
      </w:r>
      <w:r w:rsidR="0093470C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Ulrich&lt;/Author&gt;&lt;Year&gt;2004&lt;/Year&gt;&lt;RecNum&gt;41&lt;/RecNum&gt;&lt;DisplayText&gt;(20)&lt;/DisplayText&gt;&lt;record&gt;&lt;rec-number&gt;41&lt;/rec-number&gt;&lt;foreign-keys&gt;&lt;key app="EN" db-id="esxdzwapgws0wee9td5pp2wied02srrvdrvx" timestamp="1413558087"&gt;41&lt;/key&gt;&lt;/foreign-keys&gt;&lt;ref-type name="Journal Article"&gt;17&lt;/ref-type&gt;&lt;contributors&gt;&lt;authors&gt;&lt;author&gt;Ulrich, C. M.&lt;/author&gt;&lt;author&gt;Grady, C.&lt;/author&gt;&lt;author&gt;Wendler, D.&lt;/author&gt;&lt;/authors&gt;&lt;/contributors&gt;&lt;auth-address&gt;Department of Clinical Bioethics, Warren G. Magnuson Clinical Center National Institutes of Health Bethesda, MD 20892, USA. culrich@nursing.upenn.edu&lt;/auth-address&gt;&lt;titles&gt;&lt;title&gt;Palliative care: a supportive adjunct to pediatric phase I clinical trials for anticancer agents?&lt;/title&gt;&lt;secondary-title&gt;Pediatrics&lt;/secondary-title&gt;&lt;/titles&gt;&lt;periodical&gt;&lt;full-title&gt;Pediatrics&lt;/full-title&gt;&lt;/periodical&gt;&lt;pages&gt;852-5&lt;/pages&gt;&lt;volume&gt;114&lt;/volume&gt;&lt;number&gt;3&lt;/number&gt;&lt;edition&gt;2004/09/03&lt;/edition&gt;&lt;keywords&gt;&lt;keyword&gt;Antineoplastic Agents/*therapeutic use&lt;/keyword&gt;&lt;keyword&gt;Child&lt;/keyword&gt;&lt;keyword&gt;Clinical Trials, Phase I as Topic/ethics/*methods&lt;/keyword&gt;&lt;keyword&gt;Humans&lt;/keyword&gt;&lt;keyword&gt;Neoplasms/*therapy&lt;/keyword&gt;&lt;keyword&gt;*Palliative Care&lt;/keyword&gt;&lt;keyword&gt;Parents&lt;/keyword&gt;&lt;keyword&gt;Patient Selection&lt;/keyword&gt;&lt;keyword&gt;Terminal Care&lt;/keyword&gt;&lt;/keywords&gt;&lt;dates&gt;&lt;year&gt;2004&lt;/year&gt;&lt;pub-dates&gt;&lt;date&gt;Sep&lt;/date&gt;&lt;/pub-dates&gt;&lt;/dates&gt;&lt;isbn&gt;1098-4275 (Electronic)&amp;#xD;0031-4005 (Linking)&lt;/isbn&gt;&lt;accession-num&gt;15342863&lt;/accession-num&gt;&lt;urls&gt;&lt;related-urls&gt;&lt;url&gt;http://www.ncbi.nlm.nih.gov/pubmed/15342863&lt;/url&gt;&lt;/related-urls&gt;&lt;/urls&gt;&lt;electronic-resource-num&gt;10.1542/peds.2003-0913-L&amp;#xD;114/3/852-a [pii]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0" \o "Ulrich, 2004 #41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0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6002A4" w:rsidRPr="001333F0">
        <w:rPr>
          <w:rFonts w:ascii="Arial" w:hAnsi="Arial" w:cs="Arial"/>
          <w:lang w:val="en-GB"/>
        </w:rPr>
        <w:t xml:space="preserve">. </w:t>
      </w:r>
    </w:p>
    <w:p w:rsidR="00BF5A38" w:rsidRPr="001333F0" w:rsidRDefault="00C555A4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>Scarce information is available</w:t>
      </w:r>
      <w:r w:rsidR="00967A63" w:rsidRPr="001333F0">
        <w:rPr>
          <w:rFonts w:ascii="Arial" w:hAnsi="Arial" w:cs="Arial"/>
          <w:lang w:val="en-GB"/>
        </w:rPr>
        <w:t xml:space="preserve"> about </w:t>
      </w:r>
      <w:r w:rsidR="00F36F44" w:rsidRPr="001333F0">
        <w:rPr>
          <w:rFonts w:ascii="Arial" w:hAnsi="Arial" w:cs="Arial"/>
          <w:lang w:val="en-GB"/>
        </w:rPr>
        <w:t>the child’s</w:t>
      </w:r>
      <w:r w:rsidR="0097233F" w:rsidRPr="001333F0">
        <w:rPr>
          <w:rFonts w:ascii="Arial" w:hAnsi="Arial" w:cs="Arial"/>
          <w:lang w:val="en-GB"/>
        </w:rPr>
        <w:t xml:space="preserve"> burden of participation in </w:t>
      </w:r>
      <w:r w:rsidR="00560DAC" w:rsidRPr="001333F0">
        <w:rPr>
          <w:rFonts w:ascii="Arial" w:hAnsi="Arial" w:cs="Arial"/>
          <w:lang w:val="en-GB"/>
        </w:rPr>
        <w:t>clinical trial</w:t>
      </w:r>
      <w:r w:rsidR="008108A0">
        <w:rPr>
          <w:rFonts w:ascii="Arial" w:hAnsi="Arial" w:cs="Arial"/>
          <w:lang w:val="en-GB"/>
        </w:rPr>
        <w:t>s</w:t>
      </w:r>
      <w:r w:rsidR="003C4C2C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Tomlinson&lt;/Author&gt;&lt;Year&gt;2007&lt;/Year&gt;&lt;RecNum&gt;101&lt;/RecNum&gt;&lt;DisplayText&gt;(21)&lt;/DisplayText&gt;&lt;record&gt;&lt;rec-number&gt;101&lt;/rec-number&gt;&lt;foreign-keys&gt;&lt;key app="EN" db-id="esxdzwapgws0wee9td5pp2wied02srrvdrvx" timestamp="1418391393"&gt;101&lt;/key&gt;&lt;/foreign-keys&gt;&lt;ref-type name="Journal Article"&gt;17&lt;/ref-type&gt;&lt;contributors&gt;&lt;authors&gt;&lt;author&gt;Tomlinson, D.&lt;/author&gt;&lt;author&gt;Bartels, U.&lt;/author&gt;&lt;author&gt;Hendershot, E.&lt;/author&gt;&lt;author&gt;Constantin, J.&lt;/author&gt;&lt;author&gt;Wrathall, G.&lt;/author&gt;&lt;author&gt;Sung, L.&lt;/author&gt;&lt;/authors&gt;&lt;/contributors&gt;&lt;auth-address&gt;Child Health Evaluative Sciences, Hospital for Sick Children, Toronto, Ontario, Canada. Debarah.Tomlinson@sickkids.ca&lt;/auth-address&gt;&lt;titles&gt;&lt;title&gt;Challenges to participation in paediatric palliative care research: a review of the literature&lt;/title&gt;&lt;secondary-title&gt;Palliat Med&lt;/secondary-title&gt;&lt;/titles&gt;&lt;periodical&gt;&lt;full-title&gt;Palliat Med&lt;/full-title&gt;&lt;/periodical&gt;&lt;pages&gt;435-40&lt;/pages&gt;&lt;volume&gt;21&lt;/volume&gt;&lt;number&gt;5&lt;/number&gt;&lt;edition&gt;2007/09/29&lt;/edition&gt;&lt;keywords&gt;&lt;keyword&gt;Attitude of Health Personnel&lt;/keyword&gt;&lt;keyword&gt;Child&lt;/keyword&gt;&lt;keyword&gt;Humans&lt;/keyword&gt;&lt;keyword&gt;Palliative Care/*ethics&lt;/keyword&gt;&lt;keyword&gt;Parents/*psychology&lt;/keyword&gt;&lt;keyword&gt;Qualitative Research&lt;/keyword&gt;&lt;keyword&gt;Research Design/standards&lt;/keyword&gt;&lt;keyword&gt;Terminally Ill/*psychology&lt;/keyword&gt;&lt;/keywords&gt;&lt;dates&gt;&lt;year&gt;2007&lt;/year&gt;&lt;pub-dates&gt;&lt;date&gt;Jul&lt;/date&gt;&lt;/pub-dates&gt;&lt;/dates&gt;&lt;isbn&gt;0269-2163 (Print)&amp;#xD;0269-2163 (Linking)&lt;/isbn&gt;&lt;accession-num&gt;17901103&lt;/accession-num&gt;&lt;urls&gt;&lt;related-urls&gt;&lt;url&gt;http://www.ncbi.nlm.nih.gov/pubmed/17901103&lt;/url&gt;&lt;/related-urls&gt;&lt;/urls&gt;&lt;electronic-resource-num&gt;21/5/435 [pii]&amp;#xD;10.1177/0269216307077173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1" \o "Tomlinson, 2007 #101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4B53BF" w:rsidRPr="001333F0">
        <w:rPr>
          <w:rFonts w:ascii="Arial" w:hAnsi="Arial" w:cs="Arial"/>
          <w:lang w:val="en-GB"/>
        </w:rPr>
        <w:t>.</w:t>
      </w:r>
      <w:r w:rsidR="0097233F" w:rsidRPr="001333F0">
        <w:rPr>
          <w:rFonts w:ascii="Arial" w:hAnsi="Arial" w:cs="Arial"/>
          <w:lang w:val="en-GB"/>
        </w:rPr>
        <w:t xml:space="preserve"> </w:t>
      </w:r>
      <w:r w:rsidR="00E04A00" w:rsidRPr="001333F0">
        <w:rPr>
          <w:rFonts w:ascii="Arial" w:hAnsi="Arial" w:cs="Arial"/>
          <w:lang w:val="en-GB"/>
        </w:rPr>
        <w:t>A</w:t>
      </w:r>
      <w:r w:rsidR="005E581C" w:rsidRPr="001333F0">
        <w:rPr>
          <w:rFonts w:ascii="Arial" w:hAnsi="Arial" w:cs="Arial"/>
          <w:lang w:val="en-GB"/>
        </w:rPr>
        <w:t xml:space="preserve"> qualitative study </w:t>
      </w:r>
      <w:r w:rsidR="00176C25" w:rsidRPr="001333F0">
        <w:rPr>
          <w:rFonts w:ascii="Arial" w:hAnsi="Arial" w:cs="Arial"/>
          <w:lang w:val="en-GB"/>
        </w:rPr>
        <w:t xml:space="preserve">with </w:t>
      </w:r>
      <w:r w:rsidR="005E581C" w:rsidRPr="001333F0">
        <w:rPr>
          <w:rFonts w:ascii="Arial" w:hAnsi="Arial" w:cs="Arial"/>
          <w:lang w:val="en-GB"/>
        </w:rPr>
        <w:t xml:space="preserve">six parents of </w:t>
      </w:r>
      <w:r w:rsidR="009E24B2" w:rsidRPr="001333F0">
        <w:rPr>
          <w:rFonts w:ascii="Arial" w:hAnsi="Arial" w:cs="Arial"/>
          <w:lang w:val="en-GB"/>
        </w:rPr>
        <w:t>children</w:t>
      </w:r>
      <w:r w:rsidR="005E581C" w:rsidRPr="001333F0">
        <w:rPr>
          <w:rFonts w:ascii="Arial" w:hAnsi="Arial" w:cs="Arial"/>
          <w:lang w:val="en-GB"/>
        </w:rPr>
        <w:t xml:space="preserve"> </w:t>
      </w:r>
      <w:r w:rsidR="005E581C" w:rsidRPr="008108A0">
        <w:rPr>
          <w:rFonts w:ascii="Arial" w:hAnsi="Arial" w:cs="Arial"/>
          <w:lang w:val="en-GB"/>
        </w:rPr>
        <w:t>undergoing h</w:t>
      </w:r>
      <w:r w:rsidR="008108A0" w:rsidRPr="008108A0">
        <w:rPr>
          <w:rFonts w:ascii="Arial" w:hAnsi="Arial" w:cs="Arial"/>
          <w:lang w:val="en-GB"/>
        </w:rPr>
        <w:t>a</w:t>
      </w:r>
      <w:r w:rsidR="005E581C" w:rsidRPr="008108A0">
        <w:rPr>
          <w:rFonts w:ascii="Arial" w:hAnsi="Arial" w:cs="Arial"/>
          <w:lang w:val="en-GB"/>
        </w:rPr>
        <w:t>ematopoietic</w:t>
      </w:r>
      <w:r w:rsidR="00351F17" w:rsidRPr="008108A0">
        <w:rPr>
          <w:rFonts w:ascii="Arial" w:hAnsi="Arial" w:cs="Arial"/>
          <w:lang w:val="en-GB"/>
        </w:rPr>
        <w:t xml:space="preserve"> </w:t>
      </w:r>
      <w:r w:rsidR="005E581C" w:rsidRPr="001333F0">
        <w:rPr>
          <w:rFonts w:ascii="Arial" w:hAnsi="Arial" w:cs="Arial"/>
          <w:lang w:val="en-GB"/>
        </w:rPr>
        <w:t xml:space="preserve">stem cell </w:t>
      </w:r>
      <w:r w:rsidR="005E581C" w:rsidRPr="001333F0">
        <w:rPr>
          <w:rFonts w:ascii="Arial" w:hAnsi="Arial" w:cs="Arial"/>
          <w:lang w:val="en-GB"/>
        </w:rPr>
        <w:lastRenderedPageBreak/>
        <w:t xml:space="preserve">treatment showed that most parents were positive </w:t>
      </w:r>
      <w:r w:rsidR="00907355">
        <w:rPr>
          <w:rFonts w:ascii="Arial" w:hAnsi="Arial" w:cs="Arial"/>
          <w:lang w:val="en-GB"/>
        </w:rPr>
        <w:t xml:space="preserve">about taking part in </w:t>
      </w:r>
      <w:r w:rsidR="00995CBD" w:rsidRPr="001333F0">
        <w:rPr>
          <w:rFonts w:ascii="Arial" w:hAnsi="Arial" w:cs="Arial"/>
          <w:lang w:val="en-GB"/>
        </w:rPr>
        <w:t xml:space="preserve">clinical research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Keusch&lt;/Author&gt;&lt;Year&gt;2014&lt;/Year&gt;&lt;RecNum&gt;51&lt;/RecNum&gt;&lt;DisplayText&gt;(17)&lt;/DisplayText&gt;&lt;record&gt;&lt;rec-number&gt;51&lt;/rec-number&gt;&lt;foreign-keys&gt;&lt;key app="EN" db-id="esxdzwapgws0wee9td5pp2wied02srrvdrvx" timestamp="1415715735"&gt;51&lt;/key&gt;&lt;/foreign-keys&gt;&lt;ref-type name="Journal Article"&gt;17&lt;/ref-type&gt;&lt;contributors&gt;&lt;authors&gt;&lt;author&gt;Keusch, F.&lt;/author&gt;&lt;author&gt;Rao, R.&lt;/author&gt;&lt;author&gt;Chang, L.&lt;/author&gt;&lt;author&gt;Lepkowski, J.&lt;/author&gt;&lt;author&gt;Reddy, P.&lt;/author&gt;&lt;author&gt;Choi, S. W.&lt;/author&gt;&lt;/authors&gt;&lt;/contributors&gt;&lt;auth-address&gt;Institute for Social Research, University of Michigan, Ann Arbor, Michigan.&amp;#xD;Blood and Marrow Transplantation Program, University of Michigan, Ann Arbor, Michigan; Department of Pediatrics, University of Michigan, Ann Arbor, Michigan.&amp;#xD;Blood and Marrow Transplantation Program, University of Michigan, Ann Arbor, Michigan; Department of Internal Medicine, University of Michigan, Ann Arbor, Michigan.&amp;#xD;Blood and Marrow Transplantation Program, University of Michigan, Ann Arbor, Michigan; Department of Pediatrics, University of Michigan, Ann Arbor, Michigan. Electronic address: sungchoi@med.umich.edu.&lt;/auth-address&gt;&lt;titles&gt;&lt;title&gt;Participation in clinical research: perspectives of adult patients and parents of pediatric patients undergoing hematopoietic stem cell transplantation&lt;/title&gt;&lt;secondary-title&gt;Biol Blood Marrow Transplant&lt;/secondary-title&gt;&lt;/titles&gt;&lt;periodical&gt;&lt;full-title&gt;Biol Blood Marrow Transplant&lt;/full-title&gt;&lt;/periodical&gt;&lt;pages&gt;1604-11&lt;/pages&gt;&lt;volume&gt;20&lt;/volume&gt;&lt;number&gt;10&lt;/number&gt;&lt;edition&gt;2014/06/28&lt;/edition&gt;&lt;dates&gt;&lt;year&gt;2014&lt;/year&gt;&lt;pub-dates&gt;&lt;date&gt;Oct&lt;/date&gt;&lt;/pub-dates&gt;&lt;/dates&gt;&lt;isbn&gt;1523-6536 (Electronic)&amp;#xD;1083-8791 (Linking)&lt;/isbn&gt;&lt;accession-num&gt;24972252&lt;/accession-num&gt;&lt;urls&gt;&lt;related-urls&gt;&lt;url&gt;http://www.ncbi.nlm.nih.gov/pubmed/24972252&lt;/url&gt;&lt;/related-urls&gt;&lt;/urls&gt;&lt;custom2&gt;4163094&lt;/custom2&gt;&lt;electronic-resource-num&gt;S1083-8791(14)00370-X [pii]&amp;#xD;10.1016/j.bbmt.2014.06.020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7" \o "Keusch, 2014 #51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5E581C" w:rsidRPr="001333F0">
        <w:rPr>
          <w:rFonts w:ascii="Arial" w:hAnsi="Arial" w:cs="Arial"/>
          <w:lang w:val="en-GB"/>
        </w:rPr>
        <w:t>.</w:t>
      </w:r>
      <w:r w:rsidR="0090181A" w:rsidRPr="001333F0">
        <w:rPr>
          <w:rFonts w:ascii="Arial" w:hAnsi="Arial" w:cs="Arial"/>
          <w:lang w:val="en-GB"/>
        </w:rPr>
        <w:t xml:space="preserve"> </w:t>
      </w:r>
      <w:r w:rsidR="0037737C" w:rsidRPr="001333F0">
        <w:rPr>
          <w:rFonts w:ascii="Arial" w:hAnsi="Arial" w:cs="Arial"/>
          <w:lang w:val="en-GB"/>
        </w:rPr>
        <w:t xml:space="preserve"> </w:t>
      </w:r>
      <w:r w:rsidR="0090181A" w:rsidRPr="001333F0">
        <w:rPr>
          <w:rFonts w:ascii="Arial" w:hAnsi="Arial" w:cs="Arial"/>
          <w:lang w:val="en-GB"/>
        </w:rPr>
        <w:t xml:space="preserve">Research in healthy children and children with a chronic disease reported no significant unpleasantness from participating in medical research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Hunfeld&lt;/Author&gt;&lt;Year&gt;2012&lt;/Year&gt;&lt;RecNum&gt;5&lt;/RecNum&gt;&lt;DisplayText&gt;(22)&lt;/DisplayText&gt;&lt;record&gt;&lt;rec-number&gt;5&lt;/rec-number&gt;&lt;foreign-keys&gt;&lt;key app="EN" db-id="esxdzwapgws0wee9td5pp2wied02srrvdrvx" timestamp="0"&gt;5&lt;/key&gt;&lt;/foreign-keys&gt;&lt;ref-type name="Journal Article"&gt;17&lt;/ref-type&gt;&lt;contributors&gt;&lt;authors&gt;&lt;author&gt;Hunfeld, J. A.&lt;/author&gt;&lt;author&gt;Passchier, J.&lt;/author&gt;&lt;/authors&gt;&lt;/contributors&gt;&lt;auth-address&gt;Department of Medical Psychology and Psychotherapy, Erasmus MC Rotterdam, The Netherlands. j.hunfeld@erasmusmc.nl&lt;/auth-address&gt;&lt;titles&gt;&lt;title&gt;Participation in medical research; a systematic review of the understanding and experience of children and adolescents&lt;/title&gt;&lt;secondary-title&gt;Patient Educ Couns&lt;/secondary-title&gt;&lt;/titles&gt;&lt;pages&gt;268-76&lt;/pages&gt;&lt;volume&gt;87&lt;/volume&gt;&lt;number&gt;3&lt;/number&gt;&lt;edition&gt;2011/10/25&lt;/edition&gt;&lt;keywords&gt;&lt;keyword&gt;Adolescent&lt;/keyword&gt;&lt;keyword&gt;Adolescent Psychology&lt;/keyword&gt;&lt;keyword&gt;Biomedical Research&lt;/keyword&gt;&lt;keyword&gt;Child&lt;/keyword&gt;&lt;keyword&gt;Child Psychology&lt;/keyword&gt;&lt;keyword&gt;*Clinical Trials as Topic&lt;/keyword&gt;&lt;keyword&gt;*Comprehension&lt;/keyword&gt;&lt;keyword&gt;Female&lt;/keyword&gt;&lt;keyword&gt;Health Knowledge, Attitudes, Practice&lt;/keyword&gt;&lt;keyword&gt;Human Experimentation&lt;/keyword&gt;&lt;keyword&gt;Humans&lt;/keyword&gt;&lt;keyword&gt;Infant&lt;/keyword&gt;&lt;keyword&gt;Male&lt;/keyword&gt;&lt;keyword&gt;*Patient Selection&lt;/keyword&gt;&lt;keyword&gt;Risk&lt;/keyword&gt;&lt;/keywords&gt;&lt;dates&gt;&lt;year&gt;2012&lt;/year&gt;&lt;pub-dates&gt;&lt;date&gt;Jun&lt;/date&gt;&lt;/pub-dates&gt;&lt;/dates&gt;&lt;isbn&gt;1873-5134 (Electronic)&amp;#xD;0738-3991 (Linking)&lt;/isbn&gt;&lt;accession-num&gt;22018733&lt;/accession-num&gt;&lt;urls&gt;&lt;related-urls&gt;&lt;url&gt;http://www.ncbi.nlm.nih.gov/pubmed/22018733&lt;/url&gt;&lt;/related-urls&gt;&lt;/urls&gt;&lt;electronic-resource-num&gt;S0738-3991(11)00514-3 [pii]&amp;#xD;10.1016/j.pec.2011.09.006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2" \o "Hunfeld, 2012 #5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2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126EC8" w:rsidRPr="001333F0">
        <w:rPr>
          <w:rFonts w:ascii="Arial" w:hAnsi="Arial" w:cs="Arial"/>
          <w:lang w:val="en-GB"/>
        </w:rPr>
        <w:t xml:space="preserve">. </w:t>
      </w:r>
      <w:r w:rsidR="003642E6" w:rsidRPr="001333F0">
        <w:rPr>
          <w:rFonts w:ascii="Arial" w:hAnsi="Arial" w:cs="Arial"/>
          <w:lang w:val="en-GB"/>
        </w:rPr>
        <w:t>It is important to understand whether</w:t>
      </w:r>
      <w:r w:rsidR="004A1CBA" w:rsidRPr="001333F0">
        <w:rPr>
          <w:rFonts w:ascii="Arial" w:hAnsi="Arial" w:cs="Arial"/>
          <w:lang w:val="en-GB"/>
        </w:rPr>
        <w:t xml:space="preserve"> </w:t>
      </w:r>
      <w:r w:rsidR="00DB34C1" w:rsidRPr="001333F0">
        <w:rPr>
          <w:rFonts w:ascii="Arial" w:hAnsi="Arial" w:cs="Arial"/>
          <w:lang w:val="en-GB"/>
        </w:rPr>
        <w:t>parents</w:t>
      </w:r>
      <w:r w:rsidR="003642E6" w:rsidRPr="001333F0">
        <w:rPr>
          <w:rFonts w:ascii="Arial" w:hAnsi="Arial" w:cs="Arial"/>
          <w:lang w:val="en-GB"/>
        </w:rPr>
        <w:t xml:space="preserve"> felt that</w:t>
      </w:r>
      <w:r w:rsidR="00DB34C1" w:rsidRPr="001333F0">
        <w:rPr>
          <w:rFonts w:ascii="Arial" w:hAnsi="Arial" w:cs="Arial"/>
          <w:lang w:val="en-GB"/>
        </w:rPr>
        <w:t xml:space="preserve"> participation was burdensome for their child</w:t>
      </w:r>
      <w:r w:rsidR="003642E6" w:rsidRPr="001333F0">
        <w:rPr>
          <w:rFonts w:ascii="Arial" w:hAnsi="Arial" w:cs="Arial"/>
          <w:lang w:val="en-GB"/>
        </w:rPr>
        <w:t>,</w:t>
      </w:r>
      <w:r w:rsidR="00DB34C1" w:rsidRPr="001333F0">
        <w:rPr>
          <w:rFonts w:ascii="Arial" w:hAnsi="Arial" w:cs="Arial"/>
          <w:lang w:val="en-GB"/>
        </w:rPr>
        <w:t xml:space="preserve"> </w:t>
      </w:r>
      <w:r w:rsidRPr="001333F0">
        <w:rPr>
          <w:rFonts w:ascii="Arial" w:hAnsi="Arial" w:cs="Arial"/>
          <w:lang w:val="en-GB"/>
        </w:rPr>
        <w:t>based on systematically collected information</w:t>
      </w:r>
      <w:r w:rsidR="003642E6" w:rsidRPr="001333F0">
        <w:rPr>
          <w:rFonts w:ascii="Arial" w:hAnsi="Arial" w:cs="Arial"/>
          <w:lang w:val="en-GB"/>
        </w:rPr>
        <w:t xml:space="preserve">, which may </w:t>
      </w:r>
      <w:r w:rsidRPr="001333F0">
        <w:rPr>
          <w:rFonts w:ascii="Arial" w:hAnsi="Arial" w:cs="Arial"/>
          <w:lang w:val="en-GB"/>
        </w:rPr>
        <w:t>improve</w:t>
      </w:r>
      <w:r w:rsidR="003642E6" w:rsidRPr="001333F0">
        <w:rPr>
          <w:rFonts w:ascii="Arial" w:hAnsi="Arial" w:cs="Arial"/>
          <w:lang w:val="en-GB"/>
        </w:rPr>
        <w:t xml:space="preserve"> further</w:t>
      </w:r>
      <w:r w:rsidRPr="001333F0">
        <w:rPr>
          <w:rFonts w:ascii="Arial" w:hAnsi="Arial" w:cs="Arial"/>
          <w:lang w:val="en-GB"/>
        </w:rPr>
        <w:t xml:space="preserve"> </w:t>
      </w:r>
      <w:r w:rsidR="006B35F9" w:rsidRPr="001333F0">
        <w:rPr>
          <w:rFonts w:ascii="Arial" w:hAnsi="Arial" w:cs="Arial"/>
          <w:lang w:val="en-GB"/>
        </w:rPr>
        <w:t>care</w:t>
      </w:r>
      <w:r w:rsidR="00C223A6" w:rsidRPr="001333F0">
        <w:rPr>
          <w:rFonts w:ascii="Arial" w:hAnsi="Arial" w:cs="Arial"/>
          <w:lang w:val="en-GB"/>
        </w:rPr>
        <w:t>.</w:t>
      </w:r>
      <w:r w:rsidR="006B35F9" w:rsidRPr="001333F0">
        <w:rPr>
          <w:rFonts w:ascii="Arial" w:hAnsi="Arial" w:cs="Arial"/>
          <w:lang w:val="en-GB"/>
        </w:rPr>
        <w:t xml:space="preserve"> </w:t>
      </w:r>
    </w:p>
    <w:p w:rsidR="00CD4BDB" w:rsidRPr="001333F0" w:rsidRDefault="00440CE2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>T</w:t>
      </w:r>
      <w:r w:rsidR="00555904" w:rsidRPr="001333F0">
        <w:rPr>
          <w:rFonts w:ascii="Arial" w:hAnsi="Arial" w:cs="Arial"/>
          <w:lang w:val="en-GB"/>
        </w:rPr>
        <w:t>herefore, t</w:t>
      </w:r>
      <w:r w:rsidRPr="001333F0">
        <w:rPr>
          <w:rFonts w:ascii="Arial" w:hAnsi="Arial" w:cs="Arial"/>
          <w:lang w:val="en-GB"/>
        </w:rPr>
        <w:t>he aims of the present</w:t>
      </w:r>
      <w:r w:rsidR="0019063B" w:rsidRPr="001333F0">
        <w:rPr>
          <w:rFonts w:ascii="Arial" w:hAnsi="Arial" w:cs="Arial"/>
          <w:lang w:val="en-GB"/>
        </w:rPr>
        <w:t xml:space="preserve"> study </w:t>
      </w:r>
      <w:r w:rsidR="00C555A4" w:rsidRPr="001333F0">
        <w:rPr>
          <w:rFonts w:ascii="Arial" w:hAnsi="Arial" w:cs="Arial"/>
          <w:lang w:val="en-GB"/>
        </w:rPr>
        <w:t>we</w:t>
      </w:r>
      <w:r w:rsidR="0019063B" w:rsidRPr="001333F0">
        <w:rPr>
          <w:rFonts w:ascii="Arial" w:hAnsi="Arial" w:cs="Arial"/>
          <w:lang w:val="en-GB"/>
        </w:rPr>
        <w:t>re to e</w:t>
      </w:r>
      <w:r w:rsidR="00555904" w:rsidRPr="001333F0">
        <w:rPr>
          <w:rFonts w:ascii="Arial" w:hAnsi="Arial" w:cs="Arial"/>
          <w:lang w:val="en-GB"/>
        </w:rPr>
        <w:t>x</w:t>
      </w:r>
      <w:r w:rsidR="00422A8C" w:rsidRPr="001333F0">
        <w:rPr>
          <w:rFonts w:ascii="Arial" w:hAnsi="Arial" w:cs="Arial"/>
          <w:lang w:val="en-GB"/>
        </w:rPr>
        <w:t>amine</w:t>
      </w:r>
      <w:r w:rsidR="008108A0">
        <w:rPr>
          <w:rFonts w:ascii="Arial" w:hAnsi="Arial" w:cs="Arial"/>
          <w:lang w:val="en-GB"/>
        </w:rPr>
        <w:t>:</w:t>
      </w:r>
      <w:r w:rsidR="005C3AF3" w:rsidRPr="001333F0">
        <w:rPr>
          <w:rFonts w:ascii="Arial" w:hAnsi="Arial" w:cs="Arial"/>
          <w:lang w:val="en-GB"/>
        </w:rPr>
        <w:t xml:space="preserve"> whether the child </w:t>
      </w:r>
      <w:r w:rsidR="00422A8C" w:rsidRPr="001333F0">
        <w:rPr>
          <w:rFonts w:ascii="Arial" w:hAnsi="Arial" w:cs="Arial"/>
          <w:lang w:val="en-GB"/>
        </w:rPr>
        <w:t xml:space="preserve">with incurable cancer </w:t>
      </w:r>
      <w:r w:rsidR="005C3AF3" w:rsidRPr="001333F0">
        <w:rPr>
          <w:rFonts w:ascii="Arial" w:hAnsi="Arial" w:cs="Arial"/>
          <w:lang w:val="en-GB"/>
        </w:rPr>
        <w:t>participated</w:t>
      </w:r>
      <w:r w:rsidR="00422A8C" w:rsidRPr="001333F0">
        <w:rPr>
          <w:rFonts w:ascii="Arial" w:hAnsi="Arial" w:cs="Arial"/>
          <w:lang w:val="en-GB"/>
        </w:rPr>
        <w:t xml:space="preserve"> in </w:t>
      </w:r>
      <w:r w:rsidR="00DB5A80" w:rsidRPr="001333F0">
        <w:rPr>
          <w:rFonts w:ascii="Arial" w:hAnsi="Arial" w:cs="Arial"/>
          <w:lang w:val="en-GB"/>
        </w:rPr>
        <w:t xml:space="preserve">a research study for a new </w:t>
      </w:r>
      <w:r w:rsidR="00DB5A80" w:rsidRPr="008108A0">
        <w:rPr>
          <w:rFonts w:ascii="Arial" w:hAnsi="Arial" w:cs="Arial"/>
          <w:lang w:val="en-GB"/>
        </w:rPr>
        <w:t>treatment (clinical trial)</w:t>
      </w:r>
      <w:r w:rsidR="005C3AF3" w:rsidRPr="008108A0">
        <w:rPr>
          <w:rFonts w:ascii="Arial" w:hAnsi="Arial" w:cs="Arial"/>
          <w:lang w:val="en-GB"/>
        </w:rPr>
        <w:t>,</w:t>
      </w:r>
      <w:r w:rsidR="005C3AF3" w:rsidRPr="001333F0">
        <w:rPr>
          <w:rFonts w:ascii="Arial" w:hAnsi="Arial" w:cs="Arial"/>
          <w:lang w:val="en-GB"/>
        </w:rPr>
        <w:t xml:space="preserve"> </w:t>
      </w:r>
      <w:r w:rsidR="00907355">
        <w:rPr>
          <w:rFonts w:ascii="Arial" w:hAnsi="Arial" w:cs="Arial"/>
          <w:lang w:val="en-GB"/>
        </w:rPr>
        <w:t xml:space="preserve">why the parents participated, </w:t>
      </w:r>
      <w:r w:rsidR="005C3AF3" w:rsidRPr="001333F0">
        <w:rPr>
          <w:rFonts w:ascii="Arial" w:hAnsi="Arial" w:cs="Arial"/>
          <w:lang w:val="en-GB"/>
        </w:rPr>
        <w:t xml:space="preserve">the child’s perceived burden and whether </w:t>
      </w:r>
      <w:r w:rsidR="00422A8C" w:rsidRPr="001333F0">
        <w:rPr>
          <w:rFonts w:ascii="Arial" w:hAnsi="Arial" w:cs="Arial"/>
          <w:lang w:val="en-GB"/>
        </w:rPr>
        <w:t>parents</w:t>
      </w:r>
      <w:r w:rsidR="005C3AF3" w:rsidRPr="001333F0">
        <w:rPr>
          <w:rFonts w:ascii="Arial" w:hAnsi="Arial" w:cs="Arial"/>
          <w:lang w:val="en-GB"/>
        </w:rPr>
        <w:t xml:space="preserve"> would</w:t>
      </w:r>
      <w:r w:rsidR="00DB5A80" w:rsidRPr="001333F0">
        <w:rPr>
          <w:rFonts w:ascii="Arial" w:hAnsi="Arial" w:cs="Arial"/>
          <w:lang w:val="en-GB"/>
        </w:rPr>
        <w:t xml:space="preserve">, given the same circumstances, </w:t>
      </w:r>
      <w:r w:rsidR="00DB5A80" w:rsidRPr="008108A0">
        <w:rPr>
          <w:rFonts w:ascii="Arial" w:hAnsi="Arial" w:cs="Arial"/>
          <w:lang w:val="en-GB"/>
        </w:rPr>
        <w:t xml:space="preserve">participate </w:t>
      </w:r>
      <w:r w:rsidR="00DB5A80" w:rsidRPr="001333F0">
        <w:rPr>
          <w:rFonts w:ascii="Arial" w:hAnsi="Arial" w:cs="Arial"/>
          <w:lang w:val="en-GB"/>
        </w:rPr>
        <w:t>in a research study for a new treatment</w:t>
      </w:r>
      <w:r w:rsidR="005C3AF3" w:rsidRPr="001333F0">
        <w:rPr>
          <w:rFonts w:ascii="Arial" w:hAnsi="Arial" w:cs="Arial"/>
          <w:lang w:val="en-GB"/>
        </w:rPr>
        <w:t xml:space="preserve">. </w:t>
      </w:r>
    </w:p>
    <w:p w:rsidR="005C3AF3" w:rsidRPr="001333F0" w:rsidRDefault="005C3AF3" w:rsidP="00DD0209">
      <w:pPr>
        <w:spacing w:after="0" w:line="480" w:lineRule="auto"/>
        <w:jc w:val="both"/>
        <w:rPr>
          <w:rFonts w:ascii="Arial" w:hAnsi="Arial" w:cs="Arial"/>
          <w:lang w:val="en-GB"/>
        </w:rPr>
      </w:pPr>
    </w:p>
    <w:p w:rsidR="00C5239A" w:rsidRPr="001333F0" w:rsidRDefault="000849F6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 xml:space="preserve">PATIENTS AND METHODS </w:t>
      </w:r>
    </w:p>
    <w:p w:rsidR="001F051C" w:rsidRPr="00907355" w:rsidRDefault="00931DA0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 w:rsidRPr="00907355">
        <w:rPr>
          <w:rFonts w:ascii="Arial" w:hAnsi="Arial" w:cs="Arial"/>
          <w:b/>
          <w:lang w:val="en-GB"/>
        </w:rPr>
        <w:t>Participants</w:t>
      </w:r>
      <w:r w:rsidR="00836E0D" w:rsidRPr="00907355">
        <w:rPr>
          <w:rFonts w:ascii="Arial" w:hAnsi="Arial" w:cs="Arial"/>
          <w:b/>
          <w:lang w:val="en-GB"/>
        </w:rPr>
        <w:t xml:space="preserve"> </w:t>
      </w:r>
    </w:p>
    <w:p w:rsidR="00166CC8" w:rsidRPr="001333F0" w:rsidRDefault="00907355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e p</w:t>
      </w:r>
      <w:r w:rsidR="00001F10" w:rsidRPr="001333F0">
        <w:rPr>
          <w:rFonts w:ascii="Arial" w:hAnsi="Arial" w:cs="Arial"/>
          <w:lang w:val="en-GB"/>
        </w:rPr>
        <w:t xml:space="preserve">articipants in this study </w:t>
      </w:r>
      <w:r w:rsidR="00001F10" w:rsidRPr="00AF11E3">
        <w:rPr>
          <w:rFonts w:ascii="Arial" w:hAnsi="Arial" w:cs="Arial"/>
          <w:lang w:val="en-GB"/>
        </w:rPr>
        <w:t xml:space="preserve">were parents who lost a child </w:t>
      </w:r>
      <w:r w:rsidR="00AF11E3" w:rsidRPr="00AF11E3">
        <w:rPr>
          <w:rFonts w:ascii="Arial" w:hAnsi="Arial" w:cs="Arial"/>
          <w:lang w:val="en-GB"/>
        </w:rPr>
        <w:t>to</w:t>
      </w:r>
      <w:r w:rsidR="00001F10" w:rsidRPr="00AF11E3">
        <w:rPr>
          <w:rFonts w:ascii="Arial" w:hAnsi="Arial" w:cs="Arial"/>
          <w:lang w:val="en-GB"/>
        </w:rPr>
        <w:t xml:space="preserve"> cancer between</w:t>
      </w:r>
      <w:r w:rsidR="00001F10" w:rsidRPr="001333F0">
        <w:rPr>
          <w:rFonts w:ascii="Arial" w:hAnsi="Arial" w:cs="Arial"/>
          <w:lang w:val="en-GB"/>
        </w:rPr>
        <w:t xml:space="preserve"> </w:t>
      </w:r>
      <w:r w:rsidR="00032A40" w:rsidRPr="001333F0">
        <w:rPr>
          <w:rFonts w:ascii="Arial" w:hAnsi="Arial" w:cs="Arial"/>
          <w:lang w:val="en-GB"/>
        </w:rPr>
        <w:t>2000</w:t>
      </w:r>
      <w:r w:rsidR="002536A1" w:rsidRPr="001333F0">
        <w:rPr>
          <w:rFonts w:ascii="Arial" w:hAnsi="Arial" w:cs="Arial"/>
          <w:lang w:val="en-GB"/>
        </w:rPr>
        <w:t xml:space="preserve"> and </w:t>
      </w:r>
      <w:r w:rsidR="00032A40" w:rsidRPr="001333F0">
        <w:rPr>
          <w:rFonts w:ascii="Arial" w:hAnsi="Arial" w:cs="Arial"/>
          <w:lang w:val="en-GB"/>
        </w:rPr>
        <w:t>2004</w:t>
      </w:r>
      <w:r w:rsidR="00001F10" w:rsidRPr="001333F0">
        <w:rPr>
          <w:rFonts w:ascii="Arial" w:hAnsi="Arial" w:cs="Arial"/>
          <w:lang w:val="en-GB"/>
        </w:rPr>
        <w:t xml:space="preserve">, during or after treatment at the </w:t>
      </w:r>
      <w:r>
        <w:rPr>
          <w:rFonts w:ascii="Arial" w:hAnsi="Arial" w:cs="Arial"/>
          <w:lang w:val="en-GB"/>
        </w:rPr>
        <w:t xml:space="preserve">Department of Paediatric Oncology/Haematology, </w:t>
      </w:r>
      <w:r w:rsidR="00001F10" w:rsidRPr="001333F0">
        <w:rPr>
          <w:rFonts w:ascii="Arial" w:hAnsi="Arial" w:cs="Arial"/>
          <w:lang w:val="en-GB"/>
        </w:rPr>
        <w:t xml:space="preserve">Erasmus Medical </w:t>
      </w:r>
      <w:r w:rsidR="00205D25" w:rsidRPr="001333F0">
        <w:rPr>
          <w:rFonts w:ascii="Arial" w:hAnsi="Arial" w:cs="Arial"/>
          <w:lang w:val="en-GB"/>
        </w:rPr>
        <w:t>Centre</w:t>
      </w:r>
      <w:r>
        <w:rPr>
          <w:rFonts w:ascii="Arial" w:hAnsi="Arial" w:cs="Arial"/>
          <w:lang w:val="en-GB"/>
        </w:rPr>
        <w:t>,</w:t>
      </w:r>
      <w:r w:rsidR="00001F10" w:rsidRPr="001333F0">
        <w:rPr>
          <w:rFonts w:ascii="Arial" w:hAnsi="Arial" w:cs="Arial"/>
          <w:lang w:val="en-GB"/>
        </w:rPr>
        <w:t xml:space="preserve"> Sophia Children’s Hospital, </w:t>
      </w:r>
      <w:r>
        <w:rPr>
          <w:rFonts w:ascii="Arial" w:hAnsi="Arial" w:cs="Arial"/>
          <w:lang w:val="en-GB"/>
        </w:rPr>
        <w:t>The Netherlands.</w:t>
      </w:r>
      <w:r w:rsidR="00001F10" w:rsidRPr="001333F0">
        <w:rPr>
          <w:rFonts w:ascii="Arial" w:hAnsi="Arial" w:cs="Arial"/>
          <w:lang w:val="en-GB"/>
        </w:rPr>
        <w:t xml:space="preserve"> In total, </w:t>
      </w:r>
      <w:r>
        <w:rPr>
          <w:rFonts w:ascii="Arial" w:hAnsi="Arial" w:cs="Arial"/>
          <w:lang w:val="en-GB"/>
        </w:rPr>
        <w:t xml:space="preserve">the </w:t>
      </w:r>
      <w:r w:rsidR="00166CC8" w:rsidRPr="001333F0">
        <w:rPr>
          <w:rFonts w:ascii="Arial" w:hAnsi="Arial" w:cs="Arial"/>
          <w:lang w:val="en-GB"/>
        </w:rPr>
        <w:t>parents of 123/</w:t>
      </w:r>
      <w:r w:rsidR="00001F10" w:rsidRPr="001333F0">
        <w:rPr>
          <w:rFonts w:ascii="Arial" w:hAnsi="Arial" w:cs="Arial"/>
          <w:lang w:val="en-GB"/>
        </w:rPr>
        <w:t xml:space="preserve">135 children were eligible for this study. </w:t>
      </w:r>
      <w:r>
        <w:rPr>
          <w:rFonts w:ascii="Arial" w:hAnsi="Arial" w:cs="Arial"/>
          <w:lang w:val="en-GB"/>
        </w:rPr>
        <w:t>The p</w:t>
      </w:r>
      <w:r w:rsidR="00C83EA3" w:rsidRPr="001333F0">
        <w:rPr>
          <w:rFonts w:ascii="Arial" w:hAnsi="Arial" w:cs="Arial"/>
          <w:lang w:val="en-GB"/>
        </w:rPr>
        <w:t>arents of 12 children were not approach</w:t>
      </w:r>
      <w:r w:rsidR="00AF11E3">
        <w:rPr>
          <w:rFonts w:ascii="Arial" w:hAnsi="Arial" w:cs="Arial"/>
          <w:lang w:val="en-GB"/>
        </w:rPr>
        <w:t>ed to participate in this study</w:t>
      </w:r>
      <w:r w:rsidR="00C83EA3" w:rsidRPr="001333F0">
        <w:rPr>
          <w:rFonts w:ascii="Arial" w:hAnsi="Arial" w:cs="Arial"/>
          <w:lang w:val="en-GB"/>
        </w:rPr>
        <w:t xml:space="preserve"> as it was thought too burdensome</w:t>
      </w:r>
      <w:r w:rsidR="00152B7E" w:rsidRPr="001333F0">
        <w:rPr>
          <w:rFonts w:ascii="Arial" w:hAnsi="Arial" w:cs="Arial"/>
          <w:lang w:val="en-GB"/>
        </w:rPr>
        <w:t xml:space="preserve"> </w:t>
      </w:r>
      <w:r w:rsidR="00181F08">
        <w:rPr>
          <w:rFonts w:ascii="Arial" w:hAnsi="Arial" w:cs="Arial"/>
          <w:lang w:val="en-GB"/>
        </w:rPr>
        <w:t>(n=five)</w:t>
      </w:r>
      <w:r w:rsidR="008F28C3">
        <w:rPr>
          <w:rFonts w:ascii="Arial" w:hAnsi="Arial" w:cs="Arial"/>
          <w:lang w:val="en-GB"/>
        </w:rPr>
        <w:t>,</w:t>
      </w:r>
      <w:r w:rsidR="00181F08">
        <w:rPr>
          <w:rFonts w:ascii="Arial" w:hAnsi="Arial" w:cs="Arial"/>
          <w:lang w:val="en-GB"/>
        </w:rPr>
        <w:t xml:space="preserve"> </w:t>
      </w:r>
      <w:r w:rsidR="00C83EA3" w:rsidRPr="001333F0">
        <w:rPr>
          <w:rFonts w:ascii="Arial" w:hAnsi="Arial" w:cs="Arial"/>
          <w:lang w:val="en-GB"/>
        </w:rPr>
        <w:t xml:space="preserve">because their child died in the diagnostic phase of childhood </w:t>
      </w:r>
      <w:r w:rsidR="00C83EA3" w:rsidRPr="00181F08">
        <w:rPr>
          <w:rFonts w:ascii="Arial" w:hAnsi="Arial" w:cs="Arial"/>
          <w:lang w:val="en-GB"/>
        </w:rPr>
        <w:t>cancer</w:t>
      </w:r>
      <w:r w:rsidR="00152B7E" w:rsidRPr="00181F08">
        <w:rPr>
          <w:rFonts w:ascii="Arial" w:hAnsi="Arial" w:cs="Arial"/>
          <w:lang w:val="en-GB"/>
        </w:rPr>
        <w:t xml:space="preserve"> </w:t>
      </w:r>
      <w:r w:rsidR="00181F08" w:rsidRPr="00181F08">
        <w:rPr>
          <w:rFonts w:ascii="Arial" w:hAnsi="Arial" w:cs="Arial"/>
          <w:lang w:val="en-GB"/>
        </w:rPr>
        <w:t xml:space="preserve">(n=two) </w:t>
      </w:r>
      <w:r w:rsidR="00C83EA3" w:rsidRPr="00181F08">
        <w:rPr>
          <w:rFonts w:ascii="Arial" w:hAnsi="Arial" w:cs="Arial"/>
          <w:lang w:val="en-GB"/>
        </w:rPr>
        <w:t>or their child</w:t>
      </w:r>
      <w:r w:rsidR="00C83EA3" w:rsidRPr="001333F0">
        <w:rPr>
          <w:rFonts w:ascii="Arial" w:hAnsi="Arial" w:cs="Arial"/>
          <w:lang w:val="en-GB"/>
        </w:rPr>
        <w:t xml:space="preserve"> died because of a sudden toxic death during treatment</w:t>
      </w:r>
      <w:r w:rsidR="00152B7E" w:rsidRPr="001333F0">
        <w:rPr>
          <w:rFonts w:ascii="Arial" w:hAnsi="Arial" w:cs="Arial"/>
          <w:lang w:val="en-GB"/>
        </w:rPr>
        <w:t xml:space="preserve"> </w:t>
      </w:r>
      <w:r w:rsidR="00181F08">
        <w:rPr>
          <w:rFonts w:ascii="Arial" w:hAnsi="Arial" w:cs="Arial"/>
          <w:lang w:val="en-GB"/>
        </w:rPr>
        <w:t>(n=two</w:t>
      </w:r>
      <w:r w:rsidR="00C83EA3" w:rsidRPr="001333F0">
        <w:rPr>
          <w:rFonts w:ascii="Arial" w:hAnsi="Arial" w:cs="Arial"/>
          <w:lang w:val="en-GB"/>
        </w:rPr>
        <w:t xml:space="preserve">). In addition, </w:t>
      </w:r>
      <w:r>
        <w:rPr>
          <w:rFonts w:ascii="Arial" w:hAnsi="Arial" w:cs="Arial"/>
          <w:lang w:val="en-GB"/>
        </w:rPr>
        <w:t xml:space="preserve">the </w:t>
      </w:r>
      <w:r w:rsidR="00C83EA3" w:rsidRPr="001333F0">
        <w:rPr>
          <w:rFonts w:ascii="Arial" w:hAnsi="Arial" w:cs="Arial"/>
          <w:lang w:val="en-GB"/>
        </w:rPr>
        <w:t>parents of two prematurely born infants were not approached, as both infants had multiple organ problems, and died very shortly after birth</w:t>
      </w:r>
      <w:r>
        <w:rPr>
          <w:rFonts w:ascii="Arial" w:hAnsi="Arial" w:cs="Arial"/>
          <w:lang w:val="en-GB"/>
        </w:rPr>
        <w:t xml:space="preserve"> and o</w:t>
      </w:r>
      <w:r w:rsidR="00C83EA3" w:rsidRPr="001333F0">
        <w:rPr>
          <w:rFonts w:ascii="Arial" w:hAnsi="Arial" w:cs="Arial"/>
          <w:lang w:val="en-GB"/>
        </w:rPr>
        <w:t xml:space="preserve">ne family </w:t>
      </w:r>
      <w:r w:rsidR="00176C25" w:rsidRPr="001333F0">
        <w:rPr>
          <w:rFonts w:ascii="Arial" w:hAnsi="Arial" w:cs="Arial"/>
          <w:lang w:val="en-GB"/>
        </w:rPr>
        <w:t>was</w:t>
      </w:r>
      <w:r w:rsidR="0073200F" w:rsidRPr="001333F0">
        <w:rPr>
          <w:rFonts w:ascii="Arial" w:hAnsi="Arial" w:cs="Arial"/>
          <w:lang w:val="en-GB"/>
        </w:rPr>
        <w:t xml:space="preserve"> </w:t>
      </w:r>
      <w:r w:rsidR="00C83EA3" w:rsidRPr="001333F0">
        <w:rPr>
          <w:rFonts w:ascii="Arial" w:hAnsi="Arial" w:cs="Arial"/>
          <w:lang w:val="en-GB"/>
        </w:rPr>
        <w:t>seeking asylum at the time of their child’s death</w:t>
      </w:r>
      <w:r w:rsidR="00AA6101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sIDI0KTwvRGlzcGxheVRl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</w:fldData>
        </w:fldChar>
      </w:r>
      <w:r w:rsidR="008108A0">
        <w:rPr>
          <w:rFonts w:ascii="Arial" w:hAnsi="Arial" w:cs="Arial"/>
          <w:lang w:val="en-GB"/>
        </w:rPr>
        <w:instrText xml:space="preserve"> ADDIN EN.CITE </w:instrText>
      </w:r>
      <w:r w:rsidR="002F28E1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sIDI0KTwvRGlzcGxheVRl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</w:fldData>
        </w:fldChar>
      </w:r>
      <w:r w:rsidR="008108A0">
        <w:rPr>
          <w:rFonts w:ascii="Arial" w:hAnsi="Arial" w:cs="Arial"/>
          <w:lang w:val="en-GB"/>
        </w:rPr>
        <w:instrText xml:space="preserve"> ADDIN EN.CITE.DATA </w:instrText>
      </w:r>
      <w:r w:rsidR="002F28E1">
        <w:rPr>
          <w:rFonts w:ascii="Arial" w:hAnsi="Arial" w:cs="Arial"/>
          <w:lang w:val="en-GB"/>
        </w:rPr>
      </w:r>
      <w:r w:rsidR="002F28E1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3" \o "van der Geest, 2014 #12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3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4" \o "van der Geest, 2015 #113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4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C83EA3" w:rsidRPr="001333F0">
        <w:rPr>
          <w:rFonts w:ascii="Arial" w:hAnsi="Arial" w:cs="Arial"/>
          <w:lang w:val="en-GB"/>
        </w:rPr>
        <w:t xml:space="preserve">. </w:t>
      </w:r>
      <w:r w:rsidR="00482834" w:rsidRPr="001333F0">
        <w:rPr>
          <w:rFonts w:ascii="Arial" w:hAnsi="Arial" w:cs="Arial"/>
          <w:lang w:val="en-GB"/>
        </w:rPr>
        <w:t xml:space="preserve">A questionnaire was sent to all 246 parents, </w:t>
      </w:r>
      <w:r>
        <w:rPr>
          <w:rFonts w:ascii="Arial" w:hAnsi="Arial" w:cs="Arial"/>
          <w:lang w:val="en-GB"/>
        </w:rPr>
        <w:t xml:space="preserve">as part of </w:t>
      </w:r>
      <w:r w:rsidR="00482834" w:rsidRPr="001333F0">
        <w:rPr>
          <w:rFonts w:ascii="Arial" w:hAnsi="Arial" w:cs="Arial"/>
          <w:lang w:val="en-GB"/>
        </w:rPr>
        <w:t>a larger study</w:t>
      </w:r>
      <w:r w:rsidR="0074190C" w:rsidRPr="001333F0">
        <w:rPr>
          <w:rFonts w:ascii="Arial" w:hAnsi="Arial" w:cs="Arial"/>
          <w:lang w:val="en-GB"/>
        </w:rPr>
        <w:t xml:space="preserve"> in which we </w:t>
      </w:r>
      <w:r>
        <w:rPr>
          <w:rFonts w:ascii="Arial" w:hAnsi="Arial" w:cs="Arial"/>
          <w:lang w:val="en-GB"/>
        </w:rPr>
        <w:t xml:space="preserve">explored parents’ perspectives of </w:t>
      </w:r>
      <w:r w:rsidR="0074190C" w:rsidRPr="001333F0">
        <w:rPr>
          <w:rFonts w:ascii="Arial" w:hAnsi="Arial" w:cs="Arial"/>
          <w:lang w:val="en-GB"/>
        </w:rPr>
        <w:t>paediatric palliative care</w:t>
      </w:r>
      <w:r w:rsidR="00482834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sIDI0KTwvRGlzcGxheVRl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</w:fldData>
        </w:fldChar>
      </w:r>
      <w:r w:rsidR="008108A0">
        <w:rPr>
          <w:rFonts w:ascii="Arial" w:hAnsi="Arial" w:cs="Arial"/>
          <w:lang w:val="en-GB"/>
        </w:rPr>
        <w:instrText xml:space="preserve"> ADDIN EN.CITE </w:instrText>
      </w:r>
      <w:r w:rsidR="002F28E1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sIDI0KTwvRGlzcGxheVRl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</w:fldData>
        </w:fldChar>
      </w:r>
      <w:r w:rsidR="008108A0">
        <w:rPr>
          <w:rFonts w:ascii="Arial" w:hAnsi="Arial" w:cs="Arial"/>
          <w:lang w:val="en-GB"/>
        </w:rPr>
        <w:instrText xml:space="preserve"> ADDIN EN.CITE.DATA </w:instrText>
      </w:r>
      <w:r w:rsidR="002F28E1">
        <w:rPr>
          <w:rFonts w:ascii="Arial" w:hAnsi="Arial" w:cs="Arial"/>
          <w:lang w:val="en-GB"/>
        </w:rPr>
      </w:r>
      <w:r w:rsidR="002F28E1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3" \o "van der Geest, 2014 #12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3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4" \o "van der Geest, 2015 #113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4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AA6101" w:rsidRPr="001333F0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The m</w:t>
      </w:r>
      <w:r w:rsidR="003538D0" w:rsidRPr="001333F0">
        <w:rPr>
          <w:rFonts w:ascii="Arial" w:hAnsi="Arial" w:cs="Arial"/>
          <w:lang w:val="en-GB"/>
        </w:rPr>
        <w:t>edian follow-up time</w:t>
      </w:r>
      <w:r>
        <w:rPr>
          <w:rFonts w:ascii="Arial" w:hAnsi="Arial" w:cs="Arial"/>
          <w:lang w:val="en-GB"/>
        </w:rPr>
        <w:t xml:space="preserve"> between </w:t>
      </w:r>
      <w:r w:rsidR="00963206" w:rsidRPr="001333F0">
        <w:rPr>
          <w:rFonts w:ascii="Arial" w:hAnsi="Arial" w:cs="Arial"/>
          <w:lang w:val="en-GB"/>
        </w:rPr>
        <w:t>the child´s death and completion of the questionnaire</w:t>
      </w:r>
      <w:r w:rsidR="00181F08">
        <w:rPr>
          <w:rFonts w:ascii="Arial" w:hAnsi="Arial" w:cs="Arial"/>
          <w:lang w:val="en-GB"/>
        </w:rPr>
        <w:t xml:space="preserve"> was five years</w:t>
      </w:r>
      <w:r>
        <w:rPr>
          <w:rFonts w:ascii="Arial" w:hAnsi="Arial" w:cs="Arial"/>
          <w:lang w:val="en-GB"/>
        </w:rPr>
        <w:t xml:space="preserve">, with a </w:t>
      </w:r>
      <w:r w:rsidR="003538D0" w:rsidRPr="00496693">
        <w:rPr>
          <w:rFonts w:ascii="Arial" w:hAnsi="Arial" w:cs="Arial"/>
          <w:lang w:val="en-GB"/>
        </w:rPr>
        <w:t xml:space="preserve">range </w:t>
      </w:r>
      <w:r>
        <w:rPr>
          <w:rFonts w:ascii="Arial" w:hAnsi="Arial" w:cs="Arial"/>
          <w:lang w:val="en-GB"/>
        </w:rPr>
        <w:t xml:space="preserve">from </w:t>
      </w:r>
      <w:r w:rsidR="00181F08">
        <w:rPr>
          <w:rFonts w:ascii="Arial" w:hAnsi="Arial" w:cs="Arial"/>
          <w:lang w:val="en-GB"/>
        </w:rPr>
        <w:t>three to eight</w:t>
      </w:r>
      <w:r w:rsidR="003538D0" w:rsidRPr="00496693">
        <w:rPr>
          <w:rFonts w:ascii="Arial" w:hAnsi="Arial" w:cs="Arial"/>
          <w:lang w:val="en-GB"/>
        </w:rPr>
        <w:t xml:space="preserve"> years.</w:t>
      </w:r>
      <w:r w:rsidR="00351F17" w:rsidRPr="00496693">
        <w:rPr>
          <w:rFonts w:ascii="Arial" w:hAnsi="Arial" w:cs="Arial"/>
          <w:lang w:val="en-GB"/>
        </w:rPr>
        <w:t xml:space="preserve"> </w:t>
      </w:r>
      <w:r w:rsidR="004812F5" w:rsidRPr="001333F0">
        <w:rPr>
          <w:rFonts w:ascii="Arial" w:hAnsi="Arial" w:cs="Arial"/>
          <w:lang w:val="en-GB"/>
        </w:rPr>
        <w:t>This study was approved by t</w:t>
      </w:r>
      <w:r w:rsidR="00166CC8" w:rsidRPr="001333F0">
        <w:rPr>
          <w:rFonts w:ascii="Arial" w:hAnsi="Arial" w:cs="Arial"/>
          <w:lang w:val="en-GB"/>
        </w:rPr>
        <w:t xml:space="preserve">he Medical </w:t>
      </w:r>
      <w:r w:rsidR="00176C25" w:rsidRPr="001333F0">
        <w:rPr>
          <w:rFonts w:ascii="Arial" w:hAnsi="Arial" w:cs="Arial"/>
          <w:lang w:val="en-GB"/>
        </w:rPr>
        <w:t xml:space="preserve">Ethics </w:t>
      </w:r>
      <w:r w:rsidR="00166CC8" w:rsidRPr="001333F0">
        <w:rPr>
          <w:rFonts w:ascii="Arial" w:hAnsi="Arial" w:cs="Arial"/>
          <w:lang w:val="en-GB"/>
        </w:rPr>
        <w:t>Committee of the Erasmus Medical Cent</w:t>
      </w:r>
      <w:r w:rsidR="00205D25" w:rsidRPr="001333F0">
        <w:rPr>
          <w:rFonts w:ascii="Arial" w:hAnsi="Arial" w:cs="Arial"/>
          <w:lang w:val="en-GB"/>
        </w:rPr>
        <w:t>re</w:t>
      </w:r>
      <w:r w:rsidR="00166CC8" w:rsidRPr="001333F0">
        <w:rPr>
          <w:rFonts w:ascii="Arial" w:hAnsi="Arial" w:cs="Arial"/>
          <w:lang w:val="en-GB"/>
        </w:rPr>
        <w:t xml:space="preserve">, </w:t>
      </w:r>
      <w:r w:rsidR="00CD7D67" w:rsidRPr="001333F0">
        <w:rPr>
          <w:rFonts w:ascii="Arial" w:hAnsi="Arial" w:cs="Arial"/>
          <w:lang w:val="en-GB"/>
        </w:rPr>
        <w:t xml:space="preserve">Rotterdam, </w:t>
      </w:r>
      <w:r>
        <w:rPr>
          <w:rFonts w:ascii="Arial" w:hAnsi="Arial" w:cs="Arial"/>
          <w:lang w:val="en-GB"/>
        </w:rPr>
        <w:t>T</w:t>
      </w:r>
      <w:r w:rsidR="00E4757B" w:rsidRPr="001333F0">
        <w:rPr>
          <w:rFonts w:ascii="Arial" w:hAnsi="Arial" w:cs="Arial"/>
          <w:lang w:val="en-GB"/>
        </w:rPr>
        <w:t>he Netherlands</w:t>
      </w:r>
      <w:r w:rsidR="00166CC8" w:rsidRPr="001333F0">
        <w:rPr>
          <w:rFonts w:ascii="Arial" w:hAnsi="Arial" w:cs="Arial"/>
          <w:lang w:val="en-GB"/>
        </w:rPr>
        <w:t xml:space="preserve"> (MEC number 2007-362).</w:t>
      </w:r>
    </w:p>
    <w:p w:rsidR="001F051C" w:rsidRDefault="001F051C" w:rsidP="00496693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</w:p>
    <w:p w:rsidR="00181F08" w:rsidRPr="001333F0" w:rsidRDefault="00181F08" w:rsidP="00496693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</w:p>
    <w:p w:rsidR="001F051C" w:rsidRPr="00907355" w:rsidRDefault="00001F10" w:rsidP="00DD0209">
      <w:pPr>
        <w:spacing w:after="0" w:line="480" w:lineRule="auto"/>
        <w:jc w:val="both"/>
        <w:rPr>
          <w:rFonts w:ascii="Arial" w:hAnsi="Arial" w:cs="Arial"/>
          <w:b/>
          <w:bCs/>
          <w:lang w:val="en-GB"/>
        </w:rPr>
      </w:pPr>
      <w:r w:rsidRPr="00907355">
        <w:rPr>
          <w:rFonts w:ascii="Arial" w:hAnsi="Arial" w:cs="Arial"/>
          <w:b/>
          <w:bCs/>
          <w:lang w:val="en-GB"/>
        </w:rPr>
        <w:lastRenderedPageBreak/>
        <w:t>Measurement instrument</w:t>
      </w:r>
    </w:p>
    <w:p w:rsidR="00907355" w:rsidRDefault="00F17EC2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 xml:space="preserve">The questionnaire was developed based on an extensive </w:t>
      </w:r>
      <w:r w:rsidR="0002001D" w:rsidRPr="001333F0">
        <w:rPr>
          <w:rFonts w:ascii="Arial" w:hAnsi="Arial" w:cs="Arial"/>
          <w:lang w:val="en-GB"/>
        </w:rPr>
        <w:t xml:space="preserve">study </w:t>
      </w:r>
      <w:r w:rsidRPr="001333F0">
        <w:rPr>
          <w:rFonts w:ascii="Arial" w:hAnsi="Arial" w:cs="Arial"/>
          <w:lang w:val="en-GB"/>
        </w:rPr>
        <w:t xml:space="preserve">of the </w:t>
      </w:r>
      <w:r w:rsidR="007B4104">
        <w:rPr>
          <w:rFonts w:ascii="Arial" w:hAnsi="Arial" w:cs="Arial"/>
          <w:lang w:val="en-GB"/>
        </w:rPr>
        <w:t>literature, clinical experience</w:t>
      </w:r>
      <w:r w:rsidRPr="001333F0">
        <w:rPr>
          <w:rFonts w:ascii="Arial" w:hAnsi="Arial" w:cs="Arial"/>
          <w:lang w:val="en-GB"/>
        </w:rPr>
        <w:t xml:space="preserve"> and a pilot study </w:t>
      </w:r>
      <w:r w:rsidR="00907355">
        <w:rPr>
          <w:rFonts w:ascii="Arial" w:hAnsi="Arial" w:cs="Arial"/>
          <w:lang w:val="en-GB"/>
        </w:rPr>
        <w:t>that included interviews with</w:t>
      </w:r>
      <w:r w:rsidRPr="001333F0">
        <w:rPr>
          <w:rFonts w:ascii="Arial" w:hAnsi="Arial" w:cs="Arial"/>
          <w:lang w:val="en-GB"/>
        </w:rPr>
        <w:t xml:space="preserve"> three bereaved </w:t>
      </w:r>
      <w:r w:rsidRPr="007B4104">
        <w:rPr>
          <w:rFonts w:ascii="Arial" w:hAnsi="Arial" w:cs="Arial"/>
          <w:lang w:val="en-GB"/>
        </w:rPr>
        <w:t xml:space="preserve">mothers </w:t>
      </w:r>
      <w:r w:rsidR="0029596B">
        <w:rPr>
          <w:rFonts w:ascii="Arial" w:hAnsi="Arial" w:cs="Arial"/>
          <w:lang w:val="en-GB"/>
        </w:rPr>
        <w:t xml:space="preserve">from </w:t>
      </w:r>
      <w:r w:rsidRPr="007B4104">
        <w:rPr>
          <w:rFonts w:ascii="Arial" w:hAnsi="Arial" w:cs="Arial"/>
          <w:lang w:val="en-GB"/>
        </w:rPr>
        <w:t>the Dutch Childhood Cancer Parent Organi</w:t>
      </w:r>
      <w:r w:rsidR="00235F55" w:rsidRPr="007B4104">
        <w:rPr>
          <w:rFonts w:ascii="Arial" w:hAnsi="Arial" w:cs="Arial"/>
          <w:lang w:val="en-GB"/>
        </w:rPr>
        <w:t>s</w:t>
      </w:r>
      <w:r w:rsidRPr="007B4104">
        <w:rPr>
          <w:rFonts w:ascii="Arial" w:hAnsi="Arial" w:cs="Arial"/>
          <w:lang w:val="en-GB"/>
        </w:rPr>
        <w:t>ation.</w:t>
      </w:r>
      <w:r w:rsidR="00351F17">
        <w:rPr>
          <w:rFonts w:ascii="Arial" w:hAnsi="Arial" w:cs="Arial"/>
          <w:lang w:val="en-GB"/>
        </w:rPr>
        <w:t xml:space="preserve"> </w:t>
      </w:r>
      <w:r w:rsidR="00C83EA3" w:rsidRPr="001333F0">
        <w:rPr>
          <w:rFonts w:ascii="Arial" w:hAnsi="Arial" w:cs="Arial"/>
          <w:lang w:val="en-GB"/>
        </w:rPr>
        <w:t xml:space="preserve">The current </w:t>
      </w:r>
      <w:r w:rsidR="00C83EA3" w:rsidRPr="008108A0">
        <w:rPr>
          <w:rFonts w:ascii="Arial" w:hAnsi="Arial" w:cs="Arial"/>
          <w:lang w:val="en-GB"/>
        </w:rPr>
        <w:t>study</w:t>
      </w:r>
      <w:r w:rsidR="00351F17" w:rsidRPr="008108A0">
        <w:rPr>
          <w:rFonts w:ascii="Arial" w:hAnsi="Arial" w:cs="Arial"/>
          <w:lang w:val="en-GB"/>
        </w:rPr>
        <w:t xml:space="preserve"> </w:t>
      </w:r>
      <w:r w:rsidR="00351F17" w:rsidRPr="008108A0">
        <w:rPr>
          <w:rFonts w:ascii="Arial" w:hAnsi="Arial" w:cs="Arial"/>
          <w:bCs/>
          <w:lang w:val="en-GB"/>
        </w:rPr>
        <w:t>focused</w:t>
      </w:r>
      <w:r w:rsidR="004C634C" w:rsidRPr="008108A0">
        <w:rPr>
          <w:rFonts w:ascii="Arial" w:hAnsi="Arial" w:cs="Arial"/>
          <w:lang w:val="en-GB"/>
        </w:rPr>
        <w:t xml:space="preserve"> on </w:t>
      </w:r>
      <w:r w:rsidR="00907355">
        <w:rPr>
          <w:rFonts w:ascii="Arial" w:hAnsi="Arial" w:cs="Arial"/>
          <w:lang w:val="en-GB"/>
        </w:rPr>
        <w:t xml:space="preserve">the </w:t>
      </w:r>
      <w:r w:rsidR="004C634C" w:rsidRPr="008108A0">
        <w:rPr>
          <w:rFonts w:ascii="Arial" w:hAnsi="Arial" w:cs="Arial"/>
          <w:lang w:val="en-GB"/>
        </w:rPr>
        <w:t>subset</w:t>
      </w:r>
      <w:r w:rsidR="008108A0">
        <w:rPr>
          <w:rFonts w:ascii="Arial" w:hAnsi="Arial" w:cs="Arial"/>
          <w:lang w:val="en-GB"/>
        </w:rPr>
        <w:t xml:space="preserve"> of </w:t>
      </w:r>
      <w:r w:rsidR="008108A0" w:rsidRPr="007B4104">
        <w:rPr>
          <w:rFonts w:ascii="Arial" w:hAnsi="Arial" w:cs="Arial"/>
          <w:lang w:val="en-GB"/>
        </w:rPr>
        <w:t>questions in T</w:t>
      </w:r>
      <w:r w:rsidR="004C634C" w:rsidRPr="007B4104">
        <w:rPr>
          <w:rFonts w:ascii="Arial" w:hAnsi="Arial" w:cs="Arial"/>
          <w:lang w:val="en-GB"/>
        </w:rPr>
        <w:t xml:space="preserve">able </w:t>
      </w:r>
      <w:r w:rsidR="008108A0" w:rsidRPr="007B4104">
        <w:rPr>
          <w:rFonts w:ascii="Arial" w:hAnsi="Arial" w:cs="Arial"/>
          <w:lang w:val="en-GB"/>
        </w:rPr>
        <w:t>1.</w:t>
      </w:r>
      <w:r w:rsidR="00351F17" w:rsidRPr="007B4104">
        <w:rPr>
          <w:rFonts w:ascii="Arial" w:hAnsi="Arial" w:cs="Arial"/>
          <w:lang w:val="en-GB"/>
        </w:rPr>
        <w:t xml:space="preserve"> </w:t>
      </w:r>
      <w:r w:rsidR="00907355">
        <w:rPr>
          <w:rFonts w:ascii="Arial" w:hAnsi="Arial" w:cs="Arial"/>
          <w:lang w:val="en-GB"/>
        </w:rPr>
        <w:t>The d</w:t>
      </w:r>
      <w:r w:rsidR="00166CC8" w:rsidRPr="007B4104">
        <w:rPr>
          <w:rFonts w:ascii="Arial" w:hAnsi="Arial" w:cs="Arial"/>
          <w:lang w:val="en-GB"/>
        </w:rPr>
        <w:t>emographic characterist</w:t>
      </w:r>
      <w:r w:rsidR="007B4104" w:rsidRPr="007B4104">
        <w:rPr>
          <w:rFonts w:ascii="Arial" w:hAnsi="Arial" w:cs="Arial"/>
          <w:lang w:val="en-GB"/>
        </w:rPr>
        <w:t xml:space="preserve">ics of the child were collected, including </w:t>
      </w:r>
      <w:r w:rsidR="00166CC8" w:rsidRPr="007B4104">
        <w:rPr>
          <w:rFonts w:ascii="Arial" w:hAnsi="Arial" w:cs="Arial"/>
          <w:lang w:val="en-GB"/>
        </w:rPr>
        <w:t xml:space="preserve">gender, </w:t>
      </w:r>
      <w:r w:rsidR="00907355">
        <w:rPr>
          <w:rFonts w:ascii="Arial" w:hAnsi="Arial" w:cs="Arial"/>
          <w:lang w:val="en-GB"/>
        </w:rPr>
        <w:t xml:space="preserve">age at death and </w:t>
      </w:r>
      <w:r w:rsidR="00166CC8" w:rsidRPr="007B4104">
        <w:rPr>
          <w:rFonts w:ascii="Arial" w:hAnsi="Arial" w:cs="Arial"/>
          <w:lang w:val="en-GB"/>
        </w:rPr>
        <w:t>diagnosis</w:t>
      </w:r>
      <w:r w:rsidR="00907355">
        <w:rPr>
          <w:rFonts w:ascii="Arial" w:hAnsi="Arial" w:cs="Arial"/>
          <w:lang w:val="en-GB"/>
        </w:rPr>
        <w:t xml:space="preserve">, categorised as haematological malignancy, solid tumour or brain tumour. We also documented the parents’ gender and age. </w:t>
      </w:r>
    </w:p>
    <w:p w:rsidR="001F051C" w:rsidRPr="001333F0" w:rsidRDefault="001F051C" w:rsidP="00DD0209">
      <w:pPr>
        <w:spacing w:after="0" w:line="480" w:lineRule="auto"/>
        <w:jc w:val="both"/>
        <w:rPr>
          <w:rFonts w:ascii="Arial" w:hAnsi="Arial" w:cs="Arial"/>
          <w:i/>
          <w:lang w:val="en-GB"/>
        </w:rPr>
      </w:pPr>
    </w:p>
    <w:p w:rsidR="001F051C" w:rsidRPr="00907355" w:rsidRDefault="001F051C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 w:rsidRPr="00907355">
        <w:rPr>
          <w:rFonts w:ascii="Arial" w:hAnsi="Arial" w:cs="Arial"/>
          <w:b/>
          <w:lang w:val="en-GB"/>
        </w:rPr>
        <w:t>Data analysis</w:t>
      </w:r>
    </w:p>
    <w:p w:rsidR="0063434F" w:rsidRPr="001333F0" w:rsidRDefault="00661632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e d</w:t>
      </w:r>
      <w:r w:rsidR="001F051C" w:rsidRPr="001333F0">
        <w:rPr>
          <w:rFonts w:ascii="Arial" w:hAnsi="Arial" w:cs="Arial"/>
          <w:lang w:val="en-GB"/>
        </w:rPr>
        <w:t>a</w:t>
      </w:r>
      <w:r w:rsidR="00001F10" w:rsidRPr="001333F0">
        <w:rPr>
          <w:rFonts w:ascii="Arial" w:hAnsi="Arial" w:cs="Arial"/>
          <w:lang w:val="en-GB"/>
        </w:rPr>
        <w:t>ta were analysed using Statisti</w:t>
      </w:r>
      <w:r>
        <w:rPr>
          <w:rFonts w:ascii="Arial" w:hAnsi="Arial" w:cs="Arial"/>
          <w:lang w:val="en-GB"/>
        </w:rPr>
        <w:t xml:space="preserve">cal Package for Social Science version 21.0 (SPSS </w:t>
      </w:r>
      <w:proofErr w:type="spellStart"/>
      <w:r>
        <w:rPr>
          <w:rFonts w:ascii="Arial" w:hAnsi="Arial" w:cs="Arial"/>
          <w:lang w:val="en-GB"/>
        </w:rPr>
        <w:t>Inc</w:t>
      </w:r>
      <w:proofErr w:type="spellEnd"/>
      <w:r>
        <w:rPr>
          <w:rFonts w:ascii="Arial" w:hAnsi="Arial" w:cs="Arial"/>
          <w:lang w:val="en-GB"/>
        </w:rPr>
        <w:t xml:space="preserve">, Illinois, </w:t>
      </w:r>
      <w:r w:rsidR="00001F10" w:rsidRPr="001333F0">
        <w:rPr>
          <w:rFonts w:ascii="Arial" w:hAnsi="Arial" w:cs="Arial"/>
          <w:lang w:val="en-GB"/>
        </w:rPr>
        <w:t>USA</w:t>
      </w:r>
      <w:r>
        <w:rPr>
          <w:rFonts w:ascii="Arial" w:hAnsi="Arial" w:cs="Arial"/>
          <w:lang w:val="en-GB"/>
        </w:rPr>
        <w:t xml:space="preserve">). </w:t>
      </w:r>
      <w:r w:rsidR="00001F10" w:rsidRPr="001333F0">
        <w:rPr>
          <w:rFonts w:ascii="Arial" w:hAnsi="Arial" w:cs="Arial"/>
          <w:lang w:val="en-GB"/>
        </w:rPr>
        <w:t>Descriptive analyses were generated for all variables. Continuous data are presented as median</w:t>
      </w:r>
      <w:r w:rsidR="00587495">
        <w:rPr>
          <w:rFonts w:ascii="Arial" w:hAnsi="Arial" w:cs="Arial"/>
          <w:lang w:val="en-GB"/>
        </w:rPr>
        <w:t>s</w:t>
      </w:r>
      <w:r w:rsidR="00001F10" w:rsidRPr="001333F0">
        <w:rPr>
          <w:rFonts w:ascii="Arial" w:hAnsi="Arial" w:cs="Arial"/>
          <w:lang w:val="en-GB"/>
        </w:rPr>
        <w:t xml:space="preserve"> and range</w:t>
      </w:r>
      <w:r w:rsidR="00587495">
        <w:rPr>
          <w:rFonts w:ascii="Arial" w:hAnsi="Arial" w:cs="Arial"/>
          <w:lang w:val="en-GB"/>
        </w:rPr>
        <w:t>s and</w:t>
      </w:r>
      <w:r w:rsidR="00001F10" w:rsidRPr="001333F0">
        <w:rPr>
          <w:rFonts w:ascii="Arial" w:hAnsi="Arial" w:cs="Arial"/>
          <w:lang w:val="en-GB"/>
        </w:rPr>
        <w:t xml:space="preserve"> categorical data are presented as numbers and percentages.</w:t>
      </w:r>
      <w:r w:rsidR="00F246DD" w:rsidRPr="001333F0">
        <w:rPr>
          <w:rFonts w:ascii="Arial" w:hAnsi="Arial" w:cs="Arial"/>
          <w:lang w:val="en-GB"/>
        </w:rPr>
        <w:t xml:space="preserve"> </w:t>
      </w:r>
      <w:r w:rsidR="00744647" w:rsidRPr="001333F0">
        <w:rPr>
          <w:rFonts w:ascii="Arial" w:hAnsi="Arial" w:cs="Arial"/>
          <w:lang w:val="en-GB"/>
        </w:rPr>
        <w:t>Qualitative analyses using a framework approach were used to analyse the findings of the open-ended question</w:t>
      </w:r>
      <w:r w:rsidR="00587495">
        <w:rPr>
          <w:rFonts w:ascii="Arial" w:hAnsi="Arial" w:cs="Arial"/>
          <w:lang w:val="en-GB"/>
        </w:rPr>
        <w:t>,</w:t>
      </w:r>
      <w:r w:rsidR="00744647" w:rsidRPr="001333F0">
        <w:rPr>
          <w:rFonts w:ascii="Arial" w:hAnsi="Arial" w:cs="Arial"/>
          <w:lang w:val="en-GB"/>
        </w:rPr>
        <w:t xml:space="preserve"> </w:t>
      </w:r>
      <w:r w:rsidR="009D3C23" w:rsidRPr="001333F0">
        <w:rPr>
          <w:rFonts w:ascii="Arial" w:hAnsi="Arial" w:cs="Arial"/>
          <w:lang w:val="en-GB"/>
        </w:rPr>
        <w:t>in which parents were asked why they would or would not participate again in a clinical trial in future</w:t>
      </w:r>
      <w:r w:rsidR="008B16B4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Ritchie&lt;/Author&gt;&lt;Year&gt;2003&lt;/Year&gt;&lt;RecNum&gt;109&lt;/RecNum&gt;&lt;DisplayText&gt;(25)&lt;/DisplayText&gt;&lt;record&gt;&lt;rec-number&gt;109&lt;/rec-number&gt;&lt;foreign-keys&gt;&lt;key app="EN" db-id="esxdzwapgws0wee9td5pp2wied02srrvdrvx" timestamp="1423494421"&gt;109&lt;/key&gt;&lt;/foreign-keys&gt;&lt;ref-type name="Book"&gt;6&lt;/ref-type&gt;&lt;contributors&gt;&lt;authors&gt;&lt;author&gt;Ritchie, J.&lt;/author&gt;&lt;author&gt;Lewis, J.&lt;/author&gt;&lt;/authors&gt;&lt;/contributors&gt;&lt;titles&gt;&lt;title&gt;Qualitative research practice: a guide for social science students and researchers&lt;/title&gt;&lt;/titles&gt;&lt;dates&gt;&lt;year&gt;2003&lt;/year&gt;&lt;/dates&gt;&lt;pub-location&gt;London&lt;/pub-location&gt;&lt;publisher&gt;SAGE&lt;/publisher&gt;&lt;urls&gt;&lt;/urls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5" \o "Ritchie, 2003 #10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5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9D3C23" w:rsidRPr="001333F0">
        <w:rPr>
          <w:rFonts w:ascii="Arial" w:hAnsi="Arial" w:cs="Arial"/>
          <w:lang w:val="en-GB"/>
        </w:rPr>
        <w:t xml:space="preserve">. </w:t>
      </w:r>
      <w:r w:rsidR="00176C25" w:rsidRPr="001333F0">
        <w:rPr>
          <w:rFonts w:ascii="Arial" w:hAnsi="Arial" w:cs="Arial"/>
          <w:lang w:val="en-GB"/>
        </w:rPr>
        <w:t xml:space="preserve">Both parents were asked to complete the questionnaire. </w:t>
      </w:r>
      <w:r w:rsidR="00587495">
        <w:rPr>
          <w:rFonts w:ascii="Arial" w:hAnsi="Arial" w:cs="Arial"/>
          <w:lang w:val="en-GB"/>
        </w:rPr>
        <w:t xml:space="preserve">The data on </w:t>
      </w:r>
      <w:r w:rsidR="006E6595" w:rsidRPr="001333F0">
        <w:rPr>
          <w:rFonts w:ascii="Arial" w:hAnsi="Arial" w:cs="Arial"/>
          <w:lang w:val="en-GB"/>
        </w:rPr>
        <w:t xml:space="preserve">one child was excluded, as </w:t>
      </w:r>
      <w:r w:rsidR="00587495">
        <w:rPr>
          <w:rFonts w:ascii="Arial" w:hAnsi="Arial" w:cs="Arial"/>
          <w:lang w:val="en-GB"/>
        </w:rPr>
        <w:t>the</w:t>
      </w:r>
      <w:r w:rsidR="00176C25" w:rsidRPr="001333F0">
        <w:rPr>
          <w:rFonts w:ascii="Arial" w:hAnsi="Arial" w:cs="Arial"/>
          <w:lang w:val="en-GB"/>
        </w:rPr>
        <w:t xml:space="preserve"> </w:t>
      </w:r>
      <w:r w:rsidR="006E6595" w:rsidRPr="001333F0">
        <w:rPr>
          <w:rFonts w:ascii="Arial" w:hAnsi="Arial" w:cs="Arial"/>
          <w:lang w:val="en-GB"/>
        </w:rPr>
        <w:t xml:space="preserve">parents </w:t>
      </w:r>
      <w:r w:rsidR="00176C25" w:rsidRPr="001333F0">
        <w:rPr>
          <w:rFonts w:ascii="Arial" w:hAnsi="Arial" w:cs="Arial"/>
          <w:lang w:val="en-GB"/>
        </w:rPr>
        <w:t>had not given</w:t>
      </w:r>
      <w:r w:rsidR="006E6595" w:rsidRPr="001333F0">
        <w:rPr>
          <w:rFonts w:ascii="Arial" w:hAnsi="Arial" w:cs="Arial"/>
          <w:lang w:val="en-GB"/>
        </w:rPr>
        <w:t xml:space="preserve"> a consistent answer to the question about participation. </w:t>
      </w:r>
      <w:r w:rsidR="00176C25" w:rsidRPr="001333F0">
        <w:rPr>
          <w:rFonts w:ascii="Arial" w:hAnsi="Arial" w:cs="Arial"/>
          <w:lang w:val="en-GB"/>
        </w:rPr>
        <w:t xml:space="preserve">When one </w:t>
      </w:r>
      <w:r w:rsidR="000D52C5" w:rsidRPr="001333F0">
        <w:rPr>
          <w:rFonts w:ascii="Arial" w:hAnsi="Arial" w:cs="Arial"/>
          <w:lang w:val="en-GB"/>
        </w:rPr>
        <w:t xml:space="preserve">of </w:t>
      </w:r>
      <w:r w:rsidR="006E6595" w:rsidRPr="001333F0">
        <w:rPr>
          <w:rFonts w:ascii="Arial" w:hAnsi="Arial" w:cs="Arial"/>
          <w:lang w:val="en-GB"/>
        </w:rPr>
        <w:t>the parents did not know whether the child</w:t>
      </w:r>
      <w:r w:rsidR="00587495">
        <w:rPr>
          <w:rFonts w:ascii="Arial" w:hAnsi="Arial" w:cs="Arial"/>
          <w:lang w:val="en-GB"/>
        </w:rPr>
        <w:t xml:space="preserve"> had</w:t>
      </w:r>
      <w:r w:rsidR="006E6595" w:rsidRPr="001333F0">
        <w:rPr>
          <w:rFonts w:ascii="Arial" w:hAnsi="Arial" w:cs="Arial"/>
          <w:lang w:val="en-GB"/>
        </w:rPr>
        <w:t xml:space="preserve"> participated</w:t>
      </w:r>
      <w:r w:rsidR="00C06516" w:rsidRPr="001333F0">
        <w:rPr>
          <w:rFonts w:ascii="Arial" w:hAnsi="Arial" w:cs="Arial"/>
          <w:lang w:val="en-GB"/>
        </w:rPr>
        <w:t xml:space="preserve"> in a clinical trial, </w:t>
      </w:r>
      <w:r w:rsidR="004D573B" w:rsidRPr="001333F0">
        <w:rPr>
          <w:rFonts w:ascii="Arial" w:hAnsi="Arial" w:cs="Arial"/>
          <w:lang w:val="en-GB"/>
        </w:rPr>
        <w:t>documentation</w:t>
      </w:r>
      <w:r w:rsidR="006E6595" w:rsidRPr="001333F0">
        <w:rPr>
          <w:rFonts w:ascii="Arial" w:hAnsi="Arial" w:cs="Arial"/>
          <w:lang w:val="en-GB"/>
        </w:rPr>
        <w:t xml:space="preserve"> of the child’</w:t>
      </w:r>
      <w:r w:rsidR="00C06516" w:rsidRPr="001333F0">
        <w:rPr>
          <w:rFonts w:ascii="Arial" w:hAnsi="Arial" w:cs="Arial"/>
          <w:lang w:val="en-GB"/>
        </w:rPr>
        <w:t>s participation was based on the other</w:t>
      </w:r>
      <w:r w:rsidR="000D52C5" w:rsidRPr="001333F0">
        <w:rPr>
          <w:rFonts w:ascii="Arial" w:hAnsi="Arial" w:cs="Arial"/>
          <w:lang w:val="en-GB"/>
        </w:rPr>
        <w:t xml:space="preserve"> parent</w:t>
      </w:r>
      <w:r w:rsidR="004D573B" w:rsidRPr="001333F0">
        <w:rPr>
          <w:rFonts w:ascii="Arial" w:hAnsi="Arial" w:cs="Arial"/>
          <w:lang w:val="en-GB"/>
        </w:rPr>
        <w:t>s’</w:t>
      </w:r>
      <w:r w:rsidR="000D52C5" w:rsidRPr="001333F0">
        <w:rPr>
          <w:rFonts w:ascii="Arial" w:hAnsi="Arial" w:cs="Arial"/>
          <w:lang w:val="en-GB"/>
        </w:rPr>
        <w:t xml:space="preserve"> answer </w:t>
      </w:r>
      <w:r w:rsidR="00CB450E" w:rsidRPr="001333F0">
        <w:rPr>
          <w:rFonts w:ascii="Arial" w:hAnsi="Arial" w:cs="Arial"/>
          <w:lang w:val="en-GB"/>
        </w:rPr>
        <w:t>to this</w:t>
      </w:r>
      <w:r w:rsidR="000D52C5" w:rsidRPr="001333F0">
        <w:rPr>
          <w:rFonts w:ascii="Arial" w:hAnsi="Arial" w:cs="Arial"/>
          <w:lang w:val="en-GB"/>
        </w:rPr>
        <w:t xml:space="preserve"> question. </w:t>
      </w:r>
    </w:p>
    <w:p w:rsidR="001B4E5C" w:rsidRPr="001333F0" w:rsidRDefault="001B4E5C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</w:p>
    <w:p w:rsidR="00C5239A" w:rsidRPr="001333F0" w:rsidRDefault="000849F6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 xml:space="preserve">RESULTS </w:t>
      </w:r>
    </w:p>
    <w:p w:rsidR="00AF0B88" w:rsidRPr="001333F0" w:rsidRDefault="004F4B77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7B4104">
        <w:rPr>
          <w:rFonts w:ascii="Arial" w:hAnsi="Arial" w:cs="Arial"/>
          <w:lang w:val="en-GB"/>
        </w:rPr>
        <w:t>The questionnaire was completed by</w:t>
      </w:r>
      <w:r w:rsidR="008108A0" w:rsidRPr="007B4104">
        <w:rPr>
          <w:rFonts w:ascii="Arial" w:hAnsi="Arial" w:cs="Arial"/>
          <w:lang w:val="en-GB"/>
        </w:rPr>
        <w:t xml:space="preserve"> </w:t>
      </w:r>
      <w:r w:rsidR="00B31B5F" w:rsidRPr="007B4104">
        <w:rPr>
          <w:rFonts w:ascii="Arial" w:hAnsi="Arial" w:cs="Arial"/>
          <w:lang w:val="en-GB"/>
        </w:rPr>
        <w:t>89</w:t>
      </w:r>
      <w:r w:rsidR="00215A8A" w:rsidRPr="007B4104">
        <w:rPr>
          <w:rFonts w:ascii="Arial" w:hAnsi="Arial" w:cs="Arial"/>
          <w:lang w:val="en-GB"/>
        </w:rPr>
        <w:t xml:space="preserve"> </w:t>
      </w:r>
      <w:r w:rsidR="00B31B5F" w:rsidRPr="007B4104">
        <w:rPr>
          <w:rFonts w:ascii="Arial" w:hAnsi="Arial" w:cs="Arial"/>
          <w:lang w:val="en-GB"/>
        </w:rPr>
        <w:t>parents of 57 deceased children</w:t>
      </w:r>
      <w:r w:rsidR="00587495">
        <w:rPr>
          <w:rFonts w:ascii="Arial" w:hAnsi="Arial" w:cs="Arial"/>
          <w:lang w:val="en-GB"/>
        </w:rPr>
        <w:t>, a</w:t>
      </w:r>
      <w:r w:rsidR="008108A0" w:rsidRPr="007B4104">
        <w:rPr>
          <w:rFonts w:ascii="Arial" w:hAnsi="Arial" w:cs="Arial"/>
          <w:lang w:val="en-GB"/>
        </w:rPr>
        <w:t xml:space="preserve"> </w:t>
      </w:r>
      <w:r w:rsidR="0073200F" w:rsidRPr="008108A0">
        <w:rPr>
          <w:rFonts w:ascii="Arial" w:hAnsi="Arial" w:cs="Arial"/>
          <w:lang w:val="en-GB"/>
        </w:rPr>
        <w:t xml:space="preserve">response rate </w:t>
      </w:r>
      <w:r w:rsidR="008108A0" w:rsidRPr="008108A0">
        <w:rPr>
          <w:rFonts w:ascii="Arial" w:hAnsi="Arial" w:cs="Arial"/>
          <w:lang w:val="en-GB"/>
        </w:rPr>
        <w:t xml:space="preserve">was </w:t>
      </w:r>
      <w:r w:rsidR="009D4069" w:rsidRPr="008108A0">
        <w:rPr>
          <w:rFonts w:ascii="Arial" w:hAnsi="Arial" w:cs="Arial"/>
          <w:lang w:val="en-GB"/>
        </w:rPr>
        <w:t xml:space="preserve">approximately </w:t>
      </w:r>
      <w:r w:rsidR="0073200F" w:rsidRPr="008108A0">
        <w:rPr>
          <w:rFonts w:ascii="Arial" w:hAnsi="Arial" w:cs="Arial"/>
          <w:lang w:val="en-GB"/>
        </w:rPr>
        <w:t>35%</w:t>
      </w:r>
      <w:r w:rsidR="0073200F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pPC9EaXNwbGF5VGV4dD48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</w:fldData>
        </w:fldChar>
      </w:r>
      <w:r w:rsidR="008108A0">
        <w:rPr>
          <w:rFonts w:ascii="Arial" w:hAnsi="Arial" w:cs="Arial"/>
          <w:lang w:val="en-GB"/>
        </w:rPr>
        <w:instrText xml:space="preserve"> ADDIN EN.CITE </w:instrText>
      </w:r>
      <w:r w:rsidR="002F28E1">
        <w:rPr>
          <w:rFonts w:ascii="Arial" w:hAnsi="Arial" w:cs="Arial"/>
          <w:lang w:val="en-GB"/>
        </w:rPr>
        <w:fldChar w:fldCharType="begin">
          <w:fldData xml:space="preserve">PEVuZE5vdGU+PENpdGU+PEF1dGhvcj52YW4gZGVyIEdlZXN0PC9BdXRob3I+PFllYXI+MjAxNDwv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</w:fldData>
        </w:fldChar>
      </w:r>
      <w:r w:rsidR="008108A0">
        <w:rPr>
          <w:rFonts w:ascii="Arial" w:hAnsi="Arial" w:cs="Arial"/>
          <w:lang w:val="en-GB"/>
        </w:rPr>
        <w:instrText xml:space="preserve"> ADDIN EN.CITE.DATA </w:instrText>
      </w:r>
      <w:r w:rsidR="002F28E1">
        <w:rPr>
          <w:rFonts w:ascii="Arial" w:hAnsi="Arial" w:cs="Arial"/>
          <w:lang w:val="en-GB"/>
        </w:rPr>
      </w:r>
      <w:r w:rsidR="002F28E1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3" \o "van der Geest, 2014 #129" </w:instrText>
      </w:r>
      <w:r w:rsidR="003342F1">
        <w:fldChar w:fldCharType="separate"/>
      </w:r>
      <w:r w:rsidRPr="001333F0">
        <w:rPr>
          <w:rFonts w:ascii="Arial" w:hAnsi="Arial" w:cs="Arial"/>
          <w:noProof/>
          <w:lang w:val="en-GB"/>
        </w:rPr>
        <w:t>23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587495">
        <w:rPr>
          <w:rFonts w:ascii="Arial" w:hAnsi="Arial" w:cs="Arial"/>
          <w:lang w:val="en-GB"/>
        </w:rPr>
        <w:t xml:space="preserve">, and of these, 74 </w:t>
      </w:r>
      <w:r w:rsidR="006C4618" w:rsidRPr="001333F0">
        <w:rPr>
          <w:rFonts w:ascii="Arial" w:hAnsi="Arial" w:cs="Arial"/>
          <w:lang w:val="en-GB"/>
        </w:rPr>
        <w:t xml:space="preserve">parents </w:t>
      </w:r>
      <w:r w:rsidR="00107D98" w:rsidRPr="001333F0">
        <w:rPr>
          <w:rFonts w:ascii="Arial" w:hAnsi="Arial" w:cs="Arial"/>
          <w:lang w:val="en-GB"/>
        </w:rPr>
        <w:t xml:space="preserve">of </w:t>
      </w:r>
      <w:r w:rsidR="001030E7" w:rsidRPr="001333F0">
        <w:rPr>
          <w:rFonts w:ascii="Arial" w:hAnsi="Arial" w:cs="Arial"/>
          <w:lang w:val="en-GB"/>
        </w:rPr>
        <w:t>49</w:t>
      </w:r>
      <w:r w:rsidR="00107D98" w:rsidRPr="001333F0">
        <w:rPr>
          <w:rFonts w:ascii="Arial" w:hAnsi="Arial" w:cs="Arial"/>
          <w:lang w:val="en-GB"/>
        </w:rPr>
        <w:t xml:space="preserve"> children</w:t>
      </w:r>
      <w:r w:rsidR="002E7A90" w:rsidRPr="001333F0">
        <w:rPr>
          <w:rFonts w:ascii="Arial" w:hAnsi="Arial" w:cs="Arial"/>
          <w:lang w:val="en-GB"/>
        </w:rPr>
        <w:t xml:space="preserve"> </w:t>
      </w:r>
      <w:r w:rsidR="007D67E0" w:rsidRPr="001333F0">
        <w:rPr>
          <w:rFonts w:ascii="Arial" w:hAnsi="Arial" w:cs="Arial"/>
          <w:lang w:val="en-GB"/>
        </w:rPr>
        <w:t xml:space="preserve">completed </w:t>
      </w:r>
      <w:r w:rsidR="00587495">
        <w:rPr>
          <w:rFonts w:ascii="Arial" w:hAnsi="Arial" w:cs="Arial"/>
          <w:lang w:val="en-GB"/>
        </w:rPr>
        <w:t xml:space="preserve">the question about participation in a clinical trial. </w:t>
      </w:r>
      <w:r w:rsidRPr="007B4104">
        <w:rPr>
          <w:rFonts w:ascii="Arial" w:hAnsi="Arial" w:cs="Arial"/>
          <w:lang w:val="en-GB"/>
        </w:rPr>
        <w:t xml:space="preserve">In total, 24 </w:t>
      </w:r>
      <w:r w:rsidR="005100DB" w:rsidRPr="007B4104">
        <w:rPr>
          <w:rFonts w:ascii="Arial" w:hAnsi="Arial" w:cs="Arial"/>
          <w:lang w:val="en-GB"/>
        </w:rPr>
        <w:t xml:space="preserve">parents of 16 </w:t>
      </w:r>
      <w:r w:rsidR="005100DB" w:rsidRPr="001333F0">
        <w:rPr>
          <w:rFonts w:ascii="Arial" w:hAnsi="Arial" w:cs="Arial"/>
          <w:lang w:val="en-GB"/>
        </w:rPr>
        <w:t>c</w:t>
      </w:r>
      <w:r w:rsidR="006D4D86" w:rsidRPr="001333F0">
        <w:rPr>
          <w:rFonts w:ascii="Arial" w:hAnsi="Arial" w:cs="Arial"/>
          <w:lang w:val="en-GB"/>
        </w:rPr>
        <w:t xml:space="preserve">hildren (33%) </w:t>
      </w:r>
      <w:r w:rsidR="005100DB" w:rsidRPr="001333F0">
        <w:rPr>
          <w:rFonts w:ascii="Arial" w:hAnsi="Arial" w:cs="Arial"/>
          <w:lang w:val="en-GB"/>
        </w:rPr>
        <w:t xml:space="preserve">opted to have their child participate in a clinical trial to test new medication, 45 </w:t>
      </w:r>
      <w:r w:rsidR="006D4D86" w:rsidRPr="001333F0">
        <w:rPr>
          <w:rFonts w:ascii="Arial" w:hAnsi="Arial" w:cs="Arial"/>
          <w:lang w:val="en-GB"/>
        </w:rPr>
        <w:t xml:space="preserve">parents </w:t>
      </w:r>
      <w:r w:rsidR="00AD3483" w:rsidRPr="001333F0">
        <w:rPr>
          <w:rFonts w:ascii="Arial" w:hAnsi="Arial" w:cs="Arial"/>
          <w:lang w:val="en-GB"/>
        </w:rPr>
        <w:t xml:space="preserve">of 31 children (63%) </w:t>
      </w:r>
      <w:r w:rsidR="005100DB" w:rsidRPr="001333F0">
        <w:rPr>
          <w:rFonts w:ascii="Arial" w:hAnsi="Arial" w:cs="Arial"/>
          <w:lang w:val="en-GB"/>
        </w:rPr>
        <w:t>chose not to</w:t>
      </w:r>
      <w:r>
        <w:rPr>
          <w:rFonts w:ascii="Arial" w:hAnsi="Arial" w:cs="Arial"/>
          <w:lang w:val="en-GB"/>
        </w:rPr>
        <w:t xml:space="preserve"> and five</w:t>
      </w:r>
      <w:r w:rsidR="00107D98" w:rsidRPr="001333F0">
        <w:rPr>
          <w:rFonts w:ascii="Arial" w:hAnsi="Arial" w:cs="Arial"/>
          <w:lang w:val="en-GB"/>
        </w:rPr>
        <w:t xml:space="preserve"> parents</w:t>
      </w:r>
      <w:r w:rsidR="006D4D86" w:rsidRPr="001333F0">
        <w:rPr>
          <w:rFonts w:ascii="Arial" w:hAnsi="Arial" w:cs="Arial"/>
          <w:lang w:val="en-GB"/>
        </w:rPr>
        <w:t xml:space="preserve"> </w:t>
      </w:r>
      <w:r w:rsidR="00587495">
        <w:rPr>
          <w:rFonts w:ascii="Arial" w:hAnsi="Arial" w:cs="Arial"/>
          <w:lang w:val="en-GB"/>
        </w:rPr>
        <w:t>said</w:t>
      </w:r>
      <w:r w:rsidR="000F0F5C" w:rsidRPr="001333F0">
        <w:rPr>
          <w:rFonts w:ascii="Arial" w:hAnsi="Arial" w:cs="Arial"/>
          <w:lang w:val="en-GB"/>
        </w:rPr>
        <w:t xml:space="preserve"> that they </w:t>
      </w:r>
      <w:r w:rsidR="006D4D86" w:rsidRPr="001333F0">
        <w:rPr>
          <w:rFonts w:ascii="Arial" w:hAnsi="Arial" w:cs="Arial"/>
          <w:lang w:val="en-GB"/>
        </w:rPr>
        <w:t>did not know</w:t>
      </w:r>
      <w:r w:rsidR="00194E61" w:rsidRPr="001333F0">
        <w:rPr>
          <w:rFonts w:ascii="Arial" w:hAnsi="Arial" w:cs="Arial"/>
          <w:lang w:val="en-GB"/>
        </w:rPr>
        <w:t xml:space="preserve">. </w:t>
      </w:r>
      <w:r w:rsidR="00587495">
        <w:rPr>
          <w:rFonts w:ascii="Arial" w:hAnsi="Arial" w:cs="Arial"/>
          <w:lang w:val="en-GB"/>
        </w:rPr>
        <w:t>The p</w:t>
      </w:r>
      <w:r w:rsidR="004D573B" w:rsidRPr="001333F0">
        <w:rPr>
          <w:rFonts w:ascii="Arial" w:hAnsi="Arial" w:cs="Arial"/>
          <w:lang w:val="en-GB"/>
        </w:rPr>
        <w:t>arent and child characteristics</w:t>
      </w:r>
      <w:r w:rsidR="00587495">
        <w:rPr>
          <w:rFonts w:ascii="Arial" w:hAnsi="Arial" w:cs="Arial"/>
          <w:lang w:val="en-GB"/>
        </w:rPr>
        <w:t xml:space="preserve"> of those who did and did not participate in a clinical trial</w:t>
      </w:r>
      <w:r w:rsidR="00322BAD" w:rsidRPr="001333F0">
        <w:rPr>
          <w:rFonts w:ascii="Arial" w:hAnsi="Arial" w:cs="Arial"/>
          <w:lang w:val="en-GB"/>
        </w:rPr>
        <w:t xml:space="preserve"> are</w:t>
      </w:r>
      <w:r w:rsidR="004D573B" w:rsidRPr="001333F0">
        <w:rPr>
          <w:rFonts w:ascii="Arial" w:hAnsi="Arial" w:cs="Arial"/>
          <w:lang w:val="en-GB"/>
        </w:rPr>
        <w:t xml:space="preserve"> </w:t>
      </w:r>
      <w:r w:rsidR="00D9051C" w:rsidRPr="001333F0">
        <w:rPr>
          <w:rFonts w:ascii="Arial" w:hAnsi="Arial" w:cs="Arial"/>
          <w:lang w:val="en-GB"/>
        </w:rPr>
        <w:t xml:space="preserve">depicted </w:t>
      </w:r>
      <w:r w:rsidR="004D573B" w:rsidRPr="008108A0">
        <w:rPr>
          <w:rFonts w:ascii="Arial" w:hAnsi="Arial" w:cs="Arial"/>
          <w:lang w:val="en-GB"/>
        </w:rPr>
        <w:t xml:space="preserve">in </w:t>
      </w:r>
      <w:r w:rsidR="008108A0" w:rsidRPr="008108A0">
        <w:rPr>
          <w:rFonts w:ascii="Arial" w:hAnsi="Arial" w:cs="Arial"/>
          <w:lang w:val="en-GB"/>
        </w:rPr>
        <w:t>T</w:t>
      </w:r>
      <w:r w:rsidR="009E5D25" w:rsidRPr="008108A0">
        <w:rPr>
          <w:rFonts w:ascii="Arial" w:hAnsi="Arial" w:cs="Arial"/>
          <w:lang w:val="en-GB"/>
        </w:rPr>
        <w:t>able 2</w:t>
      </w:r>
      <w:r w:rsidR="00D9051C" w:rsidRPr="008108A0">
        <w:rPr>
          <w:rFonts w:ascii="Arial" w:hAnsi="Arial" w:cs="Arial"/>
          <w:lang w:val="en-GB"/>
        </w:rPr>
        <w:t>.</w:t>
      </w:r>
      <w:r w:rsidR="00215A8A" w:rsidRPr="008108A0">
        <w:rPr>
          <w:rFonts w:ascii="Arial" w:hAnsi="Arial" w:cs="Arial"/>
          <w:lang w:val="en-GB"/>
        </w:rPr>
        <w:t xml:space="preserve"> </w:t>
      </w:r>
    </w:p>
    <w:p w:rsidR="006D4D86" w:rsidRPr="001333F0" w:rsidRDefault="004F4B77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7B4104">
        <w:rPr>
          <w:rFonts w:ascii="Arial" w:hAnsi="Arial" w:cs="Arial"/>
          <w:lang w:val="en-GB"/>
        </w:rPr>
        <w:lastRenderedPageBreak/>
        <w:t xml:space="preserve">Parents </w:t>
      </w:r>
      <w:r w:rsidR="00587495">
        <w:rPr>
          <w:rFonts w:ascii="Arial" w:hAnsi="Arial" w:cs="Arial"/>
          <w:lang w:val="en-GB"/>
        </w:rPr>
        <w:t>were allowed to give multiple reasons f</w:t>
      </w:r>
      <w:r w:rsidR="00774AD6">
        <w:rPr>
          <w:rFonts w:ascii="Arial" w:hAnsi="Arial" w:cs="Arial"/>
          <w:lang w:val="en-GB"/>
        </w:rPr>
        <w:t xml:space="preserve">or participation and these were: </w:t>
      </w:r>
      <w:r w:rsidRPr="007B4104">
        <w:rPr>
          <w:rFonts w:ascii="Arial" w:hAnsi="Arial" w:cs="Arial"/>
          <w:lang w:val="en-GB"/>
        </w:rPr>
        <w:t>t</w:t>
      </w:r>
      <w:r w:rsidR="00F44EF3" w:rsidRPr="007B4104">
        <w:rPr>
          <w:rFonts w:ascii="Arial" w:hAnsi="Arial" w:cs="Arial"/>
          <w:lang w:val="en-GB"/>
        </w:rPr>
        <w:t xml:space="preserve">reatment </w:t>
      </w:r>
      <w:r w:rsidR="00F44EF3" w:rsidRPr="001333F0">
        <w:rPr>
          <w:rFonts w:ascii="Arial" w:hAnsi="Arial" w:cs="Arial"/>
          <w:lang w:val="en-GB"/>
        </w:rPr>
        <w:t>for future patients</w:t>
      </w:r>
      <w:r w:rsidR="00A0673C" w:rsidRPr="001333F0">
        <w:rPr>
          <w:rFonts w:ascii="Arial" w:hAnsi="Arial" w:cs="Arial"/>
          <w:lang w:val="en-GB"/>
        </w:rPr>
        <w:t xml:space="preserve"> (n=16); hope for a cure (n=</w:t>
      </w:r>
      <w:r w:rsidR="00665CDF">
        <w:rPr>
          <w:rFonts w:ascii="Arial" w:hAnsi="Arial" w:cs="Arial"/>
          <w:lang w:val="en-GB"/>
        </w:rPr>
        <w:t>9</w:t>
      </w:r>
      <w:r w:rsidR="005848DB" w:rsidRPr="001333F0">
        <w:rPr>
          <w:rFonts w:ascii="Arial" w:hAnsi="Arial" w:cs="Arial"/>
          <w:lang w:val="en-GB"/>
        </w:rPr>
        <w:t xml:space="preserve">); </w:t>
      </w:r>
      <w:r w:rsidR="00F44EF3" w:rsidRPr="001333F0">
        <w:rPr>
          <w:rFonts w:ascii="Arial" w:hAnsi="Arial" w:cs="Arial"/>
          <w:lang w:val="en-GB"/>
        </w:rPr>
        <w:t>prolonging their child’s life</w:t>
      </w:r>
      <w:r w:rsidR="005848DB" w:rsidRPr="001333F0">
        <w:rPr>
          <w:rFonts w:ascii="Arial" w:hAnsi="Arial" w:cs="Arial"/>
          <w:lang w:val="en-GB"/>
        </w:rPr>
        <w:t xml:space="preserve"> (n=</w:t>
      </w:r>
      <w:r w:rsidR="00665CDF">
        <w:rPr>
          <w:rFonts w:ascii="Arial" w:hAnsi="Arial" w:cs="Arial"/>
          <w:lang w:val="en-GB"/>
        </w:rPr>
        <w:t>6</w:t>
      </w:r>
      <w:r w:rsidR="00A0673C" w:rsidRPr="001333F0">
        <w:rPr>
          <w:rFonts w:ascii="Arial" w:hAnsi="Arial" w:cs="Arial"/>
          <w:lang w:val="en-GB"/>
        </w:rPr>
        <w:t xml:space="preserve">) and </w:t>
      </w:r>
      <w:r w:rsidR="00A24A94" w:rsidRPr="001333F0">
        <w:rPr>
          <w:rFonts w:ascii="Arial" w:hAnsi="Arial" w:cs="Arial"/>
          <w:lang w:val="en-GB"/>
        </w:rPr>
        <w:t xml:space="preserve">various </w:t>
      </w:r>
      <w:r w:rsidR="00A0673C" w:rsidRPr="001333F0">
        <w:rPr>
          <w:rFonts w:ascii="Arial" w:hAnsi="Arial" w:cs="Arial"/>
          <w:lang w:val="en-GB"/>
        </w:rPr>
        <w:t xml:space="preserve">other </w:t>
      </w:r>
      <w:r w:rsidR="008D0958" w:rsidRPr="001333F0">
        <w:rPr>
          <w:rFonts w:ascii="Arial" w:hAnsi="Arial" w:cs="Arial"/>
          <w:lang w:val="en-GB"/>
        </w:rPr>
        <w:t xml:space="preserve">reasons </w:t>
      </w:r>
      <w:r w:rsidR="007B4104">
        <w:rPr>
          <w:rFonts w:ascii="Arial" w:hAnsi="Arial" w:cs="Arial"/>
          <w:lang w:val="en-GB"/>
        </w:rPr>
        <w:t>(n=</w:t>
      </w:r>
      <w:r w:rsidR="00665CDF">
        <w:rPr>
          <w:rFonts w:ascii="Arial" w:hAnsi="Arial" w:cs="Arial"/>
          <w:lang w:val="en-GB"/>
        </w:rPr>
        <w:t>5</w:t>
      </w:r>
      <w:r w:rsidR="00A0673C" w:rsidRPr="001333F0">
        <w:rPr>
          <w:rFonts w:ascii="Arial" w:hAnsi="Arial" w:cs="Arial"/>
          <w:lang w:val="en-GB"/>
        </w:rPr>
        <w:t>)</w:t>
      </w:r>
      <w:r>
        <w:rPr>
          <w:rFonts w:ascii="Arial" w:hAnsi="Arial" w:cs="Arial"/>
          <w:lang w:val="en-GB"/>
        </w:rPr>
        <w:t xml:space="preserve">. </w:t>
      </w:r>
      <w:r w:rsidR="00A24A94" w:rsidRPr="001333F0">
        <w:rPr>
          <w:rFonts w:ascii="Arial" w:hAnsi="Arial" w:cs="Arial"/>
          <w:lang w:val="en-GB"/>
        </w:rPr>
        <w:t>Two other considerations</w:t>
      </w:r>
      <w:r w:rsidR="00465354" w:rsidRPr="001333F0">
        <w:rPr>
          <w:rFonts w:ascii="Arial" w:hAnsi="Arial" w:cs="Arial"/>
          <w:lang w:val="en-GB"/>
        </w:rPr>
        <w:t xml:space="preserve"> </w:t>
      </w:r>
      <w:r w:rsidR="00465354" w:rsidRPr="007B4104">
        <w:rPr>
          <w:rFonts w:ascii="Arial" w:hAnsi="Arial" w:cs="Arial"/>
          <w:lang w:val="en-GB"/>
        </w:rPr>
        <w:t xml:space="preserve">included: the child wanted </w:t>
      </w:r>
      <w:r w:rsidR="005638DE" w:rsidRPr="007B4104">
        <w:rPr>
          <w:rFonts w:ascii="Arial" w:hAnsi="Arial" w:cs="Arial"/>
          <w:lang w:val="en-GB"/>
        </w:rPr>
        <w:t>to participate</w:t>
      </w:r>
      <w:r w:rsidR="00465354" w:rsidRPr="007B4104">
        <w:rPr>
          <w:rFonts w:ascii="Arial" w:hAnsi="Arial" w:cs="Arial"/>
          <w:lang w:val="en-GB"/>
        </w:rPr>
        <w:t xml:space="preserve"> </w:t>
      </w:r>
      <w:r w:rsidR="006F5BB9" w:rsidRPr="007B4104">
        <w:rPr>
          <w:rFonts w:ascii="Arial" w:hAnsi="Arial" w:cs="Arial"/>
          <w:lang w:val="en-GB"/>
        </w:rPr>
        <w:t xml:space="preserve">and </w:t>
      </w:r>
      <w:r w:rsidR="00465354" w:rsidRPr="007B4104">
        <w:rPr>
          <w:rFonts w:ascii="Arial" w:hAnsi="Arial" w:cs="Arial"/>
          <w:lang w:val="en-GB"/>
        </w:rPr>
        <w:t xml:space="preserve">another child </w:t>
      </w:r>
      <w:r w:rsidR="001C7672" w:rsidRPr="007B4104">
        <w:rPr>
          <w:rFonts w:ascii="Arial" w:hAnsi="Arial" w:cs="Arial"/>
          <w:lang w:val="en-GB"/>
        </w:rPr>
        <w:t xml:space="preserve">was cured with this medication. </w:t>
      </w:r>
      <w:r w:rsidRPr="007B4104">
        <w:rPr>
          <w:rFonts w:ascii="Arial" w:hAnsi="Arial" w:cs="Arial"/>
          <w:lang w:val="en-GB"/>
        </w:rPr>
        <w:t>The remaining</w:t>
      </w:r>
      <w:r w:rsidR="001C7672" w:rsidRPr="007B4104">
        <w:rPr>
          <w:rFonts w:ascii="Arial" w:hAnsi="Arial" w:cs="Arial"/>
          <w:lang w:val="en-GB"/>
        </w:rPr>
        <w:t xml:space="preserve"> parents </w:t>
      </w:r>
      <w:r w:rsidR="007B4104">
        <w:rPr>
          <w:rFonts w:ascii="Arial" w:hAnsi="Arial" w:cs="Arial"/>
          <w:lang w:val="en-GB"/>
        </w:rPr>
        <w:t xml:space="preserve">who </w:t>
      </w:r>
      <w:r w:rsidR="00774AD6">
        <w:rPr>
          <w:rFonts w:ascii="Arial" w:hAnsi="Arial" w:cs="Arial"/>
          <w:lang w:val="en-GB"/>
        </w:rPr>
        <w:t xml:space="preserve">replied other did not specify their reasons clearly. </w:t>
      </w:r>
    </w:p>
    <w:p w:rsidR="00496693" w:rsidRDefault="00665CDF" w:rsidP="00E9782F">
      <w:pPr>
        <w:spacing w:after="0" w:line="480" w:lineRule="auto"/>
        <w:ind w:firstLine="708"/>
        <w:jc w:val="both"/>
        <w:rPr>
          <w:rFonts w:ascii="Arial" w:hAnsi="Arial" w:cs="Arial"/>
          <w:color w:val="FF0000"/>
          <w:lang w:val="en-GB"/>
        </w:rPr>
      </w:pPr>
      <w:r>
        <w:rPr>
          <w:rFonts w:ascii="Arial" w:hAnsi="Arial" w:cs="Arial"/>
          <w:lang w:val="en-GB"/>
        </w:rPr>
        <w:t>The parents were asked</w:t>
      </w:r>
      <w:r w:rsidR="00774AD6" w:rsidRPr="00774AD6">
        <w:rPr>
          <w:rFonts w:ascii="Arial" w:hAnsi="Arial" w:cs="Arial"/>
          <w:lang w:val="en-GB"/>
        </w:rPr>
        <w:t xml:space="preserve"> “</w:t>
      </w:r>
      <w:r w:rsidR="0073200F" w:rsidRPr="00774AD6">
        <w:rPr>
          <w:rFonts w:ascii="Arial" w:hAnsi="Arial" w:cs="Arial"/>
          <w:lang w:val="en-GB"/>
        </w:rPr>
        <w:t xml:space="preserve">to what extent </w:t>
      </w:r>
      <w:r w:rsidR="00E9782F" w:rsidRPr="00774AD6">
        <w:rPr>
          <w:rFonts w:ascii="Arial" w:hAnsi="Arial" w:cs="Arial"/>
          <w:lang w:val="en-GB"/>
        </w:rPr>
        <w:t>did you feel this was burdensome for your child</w:t>
      </w:r>
      <w:r w:rsidR="00774AD6" w:rsidRPr="00774AD6">
        <w:rPr>
          <w:rFonts w:ascii="Arial" w:hAnsi="Arial" w:cs="Arial"/>
          <w:lang w:val="en-GB"/>
        </w:rPr>
        <w:t>“</w:t>
      </w:r>
      <w:r>
        <w:rPr>
          <w:rFonts w:ascii="Arial" w:hAnsi="Arial" w:cs="Arial"/>
          <w:lang w:val="en-GB"/>
        </w:rPr>
        <w:t xml:space="preserve"> </w:t>
      </w:r>
      <w:r w:rsidR="00774AD6" w:rsidRPr="00774AD6">
        <w:rPr>
          <w:rFonts w:ascii="Arial" w:hAnsi="Arial" w:cs="Arial"/>
          <w:lang w:val="en-GB"/>
        </w:rPr>
        <w:t xml:space="preserve">on a </w:t>
      </w:r>
      <w:r>
        <w:rPr>
          <w:rFonts w:ascii="Arial" w:hAnsi="Arial" w:cs="Arial"/>
          <w:lang w:val="en-GB"/>
        </w:rPr>
        <w:t>scale of one to five,</w:t>
      </w:r>
      <w:r w:rsidR="007B4104" w:rsidRPr="007B4104">
        <w:rPr>
          <w:rFonts w:ascii="Arial" w:hAnsi="Arial" w:cs="Arial"/>
          <w:lang w:val="en-GB"/>
        </w:rPr>
        <w:t xml:space="preserve"> eight</w:t>
      </w:r>
      <w:r w:rsidR="007B4104">
        <w:rPr>
          <w:rFonts w:ascii="Arial" w:hAnsi="Arial" w:cs="Arial"/>
          <w:lang w:val="en-GB"/>
        </w:rPr>
        <w:t xml:space="preserve"> </w:t>
      </w:r>
      <w:r w:rsidR="0092602C" w:rsidRPr="001333F0">
        <w:rPr>
          <w:rFonts w:ascii="Arial" w:hAnsi="Arial" w:cs="Arial"/>
          <w:lang w:val="en-GB"/>
        </w:rPr>
        <w:t xml:space="preserve">parents </w:t>
      </w:r>
      <w:r>
        <w:rPr>
          <w:rFonts w:ascii="Arial" w:hAnsi="Arial" w:cs="Arial"/>
          <w:lang w:val="en-GB"/>
        </w:rPr>
        <w:t>scored this a one</w:t>
      </w:r>
      <w:r w:rsidR="009B7CE8" w:rsidRPr="001333F0">
        <w:rPr>
          <w:rFonts w:ascii="Arial" w:hAnsi="Arial" w:cs="Arial"/>
          <w:lang w:val="en-GB"/>
        </w:rPr>
        <w:t xml:space="preserve"> (</w:t>
      </w:r>
      <w:r w:rsidR="0092174F" w:rsidRPr="001333F0">
        <w:rPr>
          <w:rFonts w:ascii="Arial" w:hAnsi="Arial" w:cs="Arial"/>
          <w:lang w:val="en-GB"/>
        </w:rPr>
        <w:t>not burdensome</w:t>
      </w:r>
      <w:r w:rsidR="009B7CE8" w:rsidRPr="001333F0">
        <w:rPr>
          <w:rFonts w:ascii="Arial" w:hAnsi="Arial" w:cs="Arial"/>
          <w:lang w:val="en-GB"/>
        </w:rPr>
        <w:t xml:space="preserve">), and </w:t>
      </w:r>
      <w:r w:rsidR="007B4104">
        <w:rPr>
          <w:rFonts w:ascii="Arial" w:hAnsi="Arial" w:cs="Arial"/>
          <w:lang w:val="en-GB"/>
        </w:rPr>
        <w:t>four</w:t>
      </w:r>
      <w:r w:rsidR="009B7CE8" w:rsidRPr="001333F0">
        <w:rPr>
          <w:rFonts w:ascii="Arial" w:hAnsi="Arial" w:cs="Arial"/>
          <w:lang w:val="en-GB"/>
        </w:rPr>
        <w:t xml:space="preserve"> parents </w:t>
      </w:r>
      <w:r>
        <w:rPr>
          <w:rFonts w:ascii="Arial" w:hAnsi="Arial" w:cs="Arial"/>
          <w:lang w:val="en-GB"/>
        </w:rPr>
        <w:t>scored it a</w:t>
      </w:r>
      <w:r w:rsidR="009B7CE8" w:rsidRPr="001333F0">
        <w:rPr>
          <w:rFonts w:ascii="Arial" w:hAnsi="Arial" w:cs="Arial"/>
          <w:lang w:val="en-GB"/>
        </w:rPr>
        <w:t xml:space="preserve"> </w:t>
      </w:r>
      <w:r w:rsidR="007B4104">
        <w:rPr>
          <w:rFonts w:ascii="Arial" w:hAnsi="Arial" w:cs="Arial"/>
          <w:lang w:val="en-GB"/>
        </w:rPr>
        <w:t>five</w:t>
      </w:r>
      <w:r w:rsidR="009B7CE8" w:rsidRPr="001333F0">
        <w:rPr>
          <w:rFonts w:ascii="Arial" w:hAnsi="Arial" w:cs="Arial"/>
          <w:lang w:val="en-GB"/>
        </w:rPr>
        <w:t xml:space="preserve"> (very </w:t>
      </w:r>
      <w:r w:rsidR="00F72974" w:rsidRPr="001333F0">
        <w:rPr>
          <w:rFonts w:ascii="Arial" w:hAnsi="Arial" w:cs="Arial"/>
          <w:lang w:val="en-GB"/>
        </w:rPr>
        <w:t>burdensome</w:t>
      </w:r>
      <w:r w:rsidR="009B7CE8" w:rsidRPr="001333F0">
        <w:rPr>
          <w:rFonts w:ascii="Arial" w:hAnsi="Arial" w:cs="Arial"/>
          <w:lang w:val="en-GB"/>
        </w:rPr>
        <w:t xml:space="preserve">). The remaining parents </w:t>
      </w:r>
      <w:r w:rsidR="00E83518" w:rsidRPr="001333F0">
        <w:rPr>
          <w:rFonts w:ascii="Arial" w:hAnsi="Arial" w:cs="Arial"/>
          <w:lang w:val="en-GB"/>
        </w:rPr>
        <w:t xml:space="preserve">responded with scores </w:t>
      </w:r>
      <w:r w:rsidR="007B4104">
        <w:rPr>
          <w:rFonts w:ascii="Arial" w:hAnsi="Arial" w:cs="Arial"/>
          <w:lang w:val="en-GB"/>
        </w:rPr>
        <w:t>between two</w:t>
      </w:r>
      <w:r w:rsidR="009B7CE8" w:rsidRPr="001333F0">
        <w:rPr>
          <w:rFonts w:ascii="Arial" w:hAnsi="Arial" w:cs="Arial"/>
          <w:lang w:val="en-GB"/>
        </w:rPr>
        <w:t xml:space="preserve"> and </w:t>
      </w:r>
      <w:r w:rsidR="007B4104">
        <w:rPr>
          <w:rFonts w:ascii="Arial" w:hAnsi="Arial" w:cs="Arial"/>
          <w:lang w:val="en-GB"/>
        </w:rPr>
        <w:t>four</w:t>
      </w:r>
      <w:r w:rsidR="0092602C" w:rsidRPr="001333F0">
        <w:rPr>
          <w:rFonts w:ascii="Arial" w:hAnsi="Arial" w:cs="Arial"/>
          <w:lang w:val="en-GB"/>
        </w:rPr>
        <w:t xml:space="preserve"> </w:t>
      </w:r>
      <w:r w:rsidR="009B7CE8" w:rsidRPr="001333F0">
        <w:rPr>
          <w:rFonts w:ascii="Arial" w:hAnsi="Arial" w:cs="Arial"/>
          <w:lang w:val="en-GB"/>
        </w:rPr>
        <w:t>(Figure 1</w:t>
      </w:r>
      <w:r w:rsidR="00E55084" w:rsidRPr="00774AD6">
        <w:rPr>
          <w:rFonts w:ascii="Arial" w:hAnsi="Arial" w:cs="Arial"/>
          <w:lang w:val="en-GB"/>
        </w:rPr>
        <w:t>).</w:t>
      </w:r>
      <w:r w:rsidR="00214766" w:rsidRPr="00774AD6">
        <w:rPr>
          <w:rFonts w:ascii="Arial" w:hAnsi="Arial" w:cs="Arial"/>
          <w:lang w:val="en-GB"/>
        </w:rPr>
        <w:t xml:space="preserve"> </w:t>
      </w:r>
      <w:r w:rsidR="00774AD6" w:rsidRPr="00774AD6">
        <w:rPr>
          <w:rFonts w:ascii="Arial" w:hAnsi="Arial" w:cs="Arial"/>
          <w:lang w:val="en-GB"/>
        </w:rPr>
        <w:t xml:space="preserve">We also asked the parents “would you, given the same circumstances, participate again in a research study for a new treatment?”: 17/24 parents (71%) responded yes, six parents did not know, none of the parents said no and one response was missing. </w:t>
      </w:r>
      <w:r w:rsidR="007B4104">
        <w:rPr>
          <w:rFonts w:ascii="Arial" w:hAnsi="Arial" w:cs="Arial"/>
          <w:lang w:val="en-GB"/>
        </w:rPr>
        <w:t>Of the</w:t>
      </w:r>
      <w:r w:rsidR="00774AD6">
        <w:rPr>
          <w:rFonts w:ascii="Arial" w:hAnsi="Arial" w:cs="Arial"/>
          <w:lang w:val="en-GB"/>
        </w:rPr>
        <w:t xml:space="preserve"> 17</w:t>
      </w:r>
      <w:r w:rsidR="007B4104">
        <w:rPr>
          <w:rFonts w:ascii="Arial" w:hAnsi="Arial" w:cs="Arial"/>
          <w:lang w:val="en-GB"/>
        </w:rPr>
        <w:t xml:space="preserve"> </w:t>
      </w:r>
      <w:r w:rsidR="00F72974" w:rsidRPr="001333F0">
        <w:rPr>
          <w:rFonts w:ascii="Arial" w:hAnsi="Arial" w:cs="Arial"/>
          <w:lang w:val="en-GB"/>
        </w:rPr>
        <w:t>parents who would consent to their child participating</w:t>
      </w:r>
      <w:r w:rsidR="00E54106" w:rsidRPr="001333F0">
        <w:rPr>
          <w:rFonts w:ascii="Arial" w:hAnsi="Arial" w:cs="Arial"/>
          <w:lang w:val="en-GB"/>
        </w:rPr>
        <w:t xml:space="preserve"> again in a clinical trial</w:t>
      </w:r>
      <w:r w:rsidR="00774AD6">
        <w:rPr>
          <w:rFonts w:ascii="Arial" w:hAnsi="Arial" w:cs="Arial"/>
          <w:lang w:val="en-GB"/>
        </w:rPr>
        <w:t>, 14</w:t>
      </w:r>
      <w:r w:rsidR="00E54106" w:rsidRPr="001333F0">
        <w:rPr>
          <w:rFonts w:ascii="Arial" w:hAnsi="Arial" w:cs="Arial"/>
          <w:lang w:val="en-GB"/>
        </w:rPr>
        <w:t xml:space="preserve"> outlined their reason(s) in an open-ended quest</w:t>
      </w:r>
      <w:r w:rsidR="00685483" w:rsidRPr="001333F0">
        <w:rPr>
          <w:rFonts w:ascii="Arial" w:hAnsi="Arial" w:cs="Arial"/>
          <w:lang w:val="en-GB"/>
        </w:rPr>
        <w:t xml:space="preserve">ion. </w:t>
      </w:r>
      <w:r w:rsidR="00774AD6" w:rsidRPr="00774AD6">
        <w:rPr>
          <w:rFonts w:ascii="Arial" w:hAnsi="Arial" w:cs="Arial"/>
          <w:lang w:val="en-GB"/>
        </w:rPr>
        <w:t>Four themes were identified that explained why they would participate again in a clinical trial: altruism, the perceived benefits for the child, having explored all possibilities and the child’s wish to participate.</w:t>
      </w:r>
      <w:r w:rsidR="00774AD6">
        <w:rPr>
          <w:rFonts w:ascii="Arial" w:hAnsi="Arial" w:cs="Arial"/>
          <w:lang w:val="en-GB"/>
        </w:rPr>
        <w:t xml:space="preserve"> </w:t>
      </w:r>
      <w:r w:rsidR="00A7391B" w:rsidRPr="001333F0">
        <w:rPr>
          <w:rFonts w:ascii="Arial" w:hAnsi="Arial" w:cs="Arial"/>
          <w:lang w:val="en-GB"/>
        </w:rPr>
        <w:t>Some</w:t>
      </w:r>
      <w:r w:rsidR="00685483" w:rsidRPr="001333F0">
        <w:rPr>
          <w:rFonts w:ascii="Arial" w:hAnsi="Arial" w:cs="Arial"/>
          <w:lang w:val="en-GB"/>
        </w:rPr>
        <w:t xml:space="preserve"> parents underscored the importance of </w:t>
      </w:r>
      <w:r w:rsidR="00774AD6">
        <w:rPr>
          <w:rFonts w:ascii="Arial" w:hAnsi="Arial" w:cs="Arial"/>
          <w:lang w:val="en-GB"/>
        </w:rPr>
        <w:t xml:space="preserve">a </w:t>
      </w:r>
      <w:r w:rsidR="00680216" w:rsidRPr="001333F0">
        <w:rPr>
          <w:rFonts w:ascii="Arial" w:hAnsi="Arial" w:cs="Arial"/>
          <w:lang w:val="en-GB"/>
        </w:rPr>
        <w:t>limited burden of participation</w:t>
      </w:r>
      <w:r w:rsidR="008E562D" w:rsidRPr="001333F0">
        <w:rPr>
          <w:rFonts w:ascii="Arial" w:hAnsi="Arial" w:cs="Arial"/>
          <w:lang w:val="en-GB"/>
        </w:rPr>
        <w:t>.</w:t>
      </w:r>
      <w:r w:rsidR="00680216" w:rsidRPr="001333F0">
        <w:rPr>
          <w:rFonts w:ascii="Arial" w:hAnsi="Arial" w:cs="Arial"/>
          <w:i/>
          <w:lang w:val="en-GB"/>
        </w:rPr>
        <w:t xml:space="preserve"> </w:t>
      </w:r>
      <w:r w:rsidR="009242C0" w:rsidRPr="001333F0">
        <w:rPr>
          <w:rFonts w:ascii="Arial" w:hAnsi="Arial" w:cs="Arial"/>
          <w:lang w:val="en-GB"/>
        </w:rPr>
        <w:t>T</w:t>
      </w:r>
      <w:r w:rsidR="00774AD6">
        <w:rPr>
          <w:rFonts w:ascii="Arial" w:hAnsi="Arial" w:cs="Arial"/>
          <w:lang w:val="en-GB"/>
        </w:rPr>
        <w:t>he t</w:t>
      </w:r>
      <w:r w:rsidR="009242C0" w:rsidRPr="001333F0">
        <w:rPr>
          <w:rFonts w:ascii="Arial" w:hAnsi="Arial" w:cs="Arial"/>
          <w:lang w:val="en-GB"/>
        </w:rPr>
        <w:t xml:space="preserve">hemes and corresponding quotes are presented in </w:t>
      </w:r>
      <w:r w:rsidR="00BF0FE4">
        <w:rPr>
          <w:rFonts w:ascii="Arial" w:hAnsi="Arial" w:cs="Arial"/>
          <w:lang w:val="en-GB"/>
        </w:rPr>
        <w:t>Table 3.</w:t>
      </w:r>
      <w:r w:rsidR="009242C0" w:rsidRPr="001333F0">
        <w:rPr>
          <w:rFonts w:ascii="Arial" w:hAnsi="Arial" w:cs="Arial"/>
          <w:lang w:val="en-GB"/>
        </w:rPr>
        <w:t xml:space="preserve"> </w:t>
      </w:r>
    </w:p>
    <w:p w:rsidR="00496693" w:rsidRPr="001333F0" w:rsidRDefault="00496693" w:rsidP="00E9782F">
      <w:pPr>
        <w:spacing w:after="0" w:line="480" w:lineRule="auto"/>
        <w:ind w:firstLine="708"/>
        <w:jc w:val="both"/>
        <w:rPr>
          <w:rFonts w:ascii="Arial" w:hAnsi="Arial" w:cs="Arial"/>
          <w:color w:val="FF0000"/>
          <w:lang w:val="en-GB"/>
        </w:rPr>
      </w:pPr>
    </w:p>
    <w:p w:rsidR="00C5239A" w:rsidRPr="001333F0" w:rsidRDefault="000849F6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 xml:space="preserve">DISCUSSION </w:t>
      </w:r>
    </w:p>
    <w:p w:rsidR="00722C3B" w:rsidRPr="001333F0" w:rsidRDefault="00995B9E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his</w:t>
      </w:r>
      <w:r w:rsidR="006E4448" w:rsidRPr="001333F0">
        <w:rPr>
          <w:rFonts w:ascii="Arial" w:hAnsi="Arial" w:cs="Arial"/>
          <w:lang w:val="en-GB"/>
        </w:rPr>
        <w:t xml:space="preserve"> </w:t>
      </w:r>
      <w:r w:rsidR="00F52918" w:rsidRPr="001333F0">
        <w:rPr>
          <w:rFonts w:ascii="Arial" w:hAnsi="Arial" w:cs="Arial"/>
          <w:lang w:val="en-GB"/>
        </w:rPr>
        <w:t xml:space="preserve">retrospective </w:t>
      </w:r>
      <w:r w:rsidR="007B47DE" w:rsidRPr="001333F0">
        <w:rPr>
          <w:rFonts w:ascii="Arial" w:hAnsi="Arial" w:cs="Arial"/>
          <w:lang w:val="en-GB"/>
        </w:rPr>
        <w:t>study</w:t>
      </w:r>
      <w:r w:rsidR="00990807" w:rsidRPr="001333F0">
        <w:rPr>
          <w:rFonts w:ascii="Arial" w:hAnsi="Arial" w:cs="Arial"/>
          <w:lang w:val="en-GB"/>
        </w:rPr>
        <w:t xml:space="preserve"> explored parents’</w:t>
      </w:r>
      <w:r w:rsidR="00392AE8" w:rsidRPr="001333F0">
        <w:rPr>
          <w:rFonts w:ascii="Arial" w:hAnsi="Arial" w:cs="Arial"/>
          <w:lang w:val="en-GB"/>
        </w:rPr>
        <w:t xml:space="preserve"> view</w:t>
      </w:r>
      <w:r w:rsidR="00540B10" w:rsidRPr="001333F0">
        <w:rPr>
          <w:rFonts w:ascii="Arial" w:hAnsi="Arial" w:cs="Arial"/>
          <w:lang w:val="en-GB"/>
        </w:rPr>
        <w:t>s about their child with incurable cancer, participating in a clinical trial during the palliative phase.</w:t>
      </w:r>
      <w:r w:rsidR="00392AE8" w:rsidRPr="001333F0">
        <w:rPr>
          <w:rFonts w:ascii="Arial" w:hAnsi="Arial" w:cs="Arial"/>
          <w:lang w:val="en-GB"/>
        </w:rPr>
        <w:t xml:space="preserve"> </w:t>
      </w:r>
      <w:r w:rsidR="0070724D" w:rsidRPr="001333F0">
        <w:rPr>
          <w:rFonts w:ascii="Arial" w:hAnsi="Arial" w:cs="Arial"/>
          <w:lang w:val="en-GB"/>
        </w:rPr>
        <w:t>We focused</w:t>
      </w:r>
      <w:r w:rsidR="009A776D" w:rsidRPr="001333F0">
        <w:rPr>
          <w:rFonts w:ascii="Arial" w:hAnsi="Arial" w:cs="Arial"/>
          <w:lang w:val="en-GB"/>
        </w:rPr>
        <w:t xml:space="preserve"> on</w:t>
      </w:r>
      <w:r w:rsidR="00392AE8" w:rsidRPr="001333F0">
        <w:rPr>
          <w:rFonts w:ascii="Arial" w:hAnsi="Arial" w:cs="Arial"/>
          <w:lang w:val="en-GB"/>
        </w:rPr>
        <w:t xml:space="preserve"> the perceived burden </w:t>
      </w:r>
      <w:r w:rsidR="00540B10" w:rsidRPr="001333F0">
        <w:rPr>
          <w:rFonts w:ascii="Arial" w:hAnsi="Arial" w:cs="Arial"/>
          <w:lang w:val="en-GB"/>
        </w:rPr>
        <w:t>for the</w:t>
      </w:r>
      <w:r w:rsidR="004E290E" w:rsidRPr="001333F0">
        <w:rPr>
          <w:rFonts w:ascii="Arial" w:hAnsi="Arial" w:cs="Arial"/>
          <w:lang w:val="en-GB"/>
        </w:rPr>
        <w:t xml:space="preserve"> </w:t>
      </w:r>
      <w:r w:rsidR="00392AE8" w:rsidRPr="001333F0">
        <w:rPr>
          <w:rFonts w:ascii="Arial" w:hAnsi="Arial" w:cs="Arial"/>
          <w:lang w:val="en-GB"/>
        </w:rPr>
        <w:t xml:space="preserve">child </w:t>
      </w:r>
      <w:r w:rsidR="004E290E" w:rsidRPr="001333F0">
        <w:rPr>
          <w:rFonts w:ascii="Arial" w:hAnsi="Arial" w:cs="Arial"/>
          <w:lang w:val="en-GB"/>
        </w:rPr>
        <w:t xml:space="preserve">during the trial </w:t>
      </w:r>
      <w:r w:rsidR="00392AE8" w:rsidRPr="001333F0">
        <w:rPr>
          <w:rFonts w:ascii="Arial" w:hAnsi="Arial" w:cs="Arial"/>
          <w:lang w:val="en-GB"/>
        </w:rPr>
        <w:t xml:space="preserve">and how bereaved parents </w:t>
      </w:r>
      <w:r w:rsidR="00125046" w:rsidRPr="00125046">
        <w:rPr>
          <w:rFonts w:ascii="Arial" w:hAnsi="Arial" w:cs="Arial"/>
          <w:lang w:val="en-GB"/>
        </w:rPr>
        <w:t>viewed their experiences of participation in retrospect, including whether they would participate in another clinical trial if the circumstances were to arise again.</w:t>
      </w:r>
    </w:p>
    <w:p w:rsidR="009F7197" w:rsidRPr="001333F0" w:rsidRDefault="00C32BF8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>A</w:t>
      </w:r>
      <w:r w:rsidR="001025D3" w:rsidRPr="001333F0">
        <w:rPr>
          <w:rFonts w:ascii="Arial" w:hAnsi="Arial" w:cs="Arial"/>
          <w:lang w:val="en-GB"/>
        </w:rPr>
        <w:t>pproximately</w:t>
      </w:r>
      <w:r w:rsidR="000503AE" w:rsidRPr="001333F0">
        <w:rPr>
          <w:rFonts w:ascii="Arial" w:hAnsi="Arial" w:cs="Arial"/>
          <w:lang w:val="en-GB"/>
        </w:rPr>
        <w:t xml:space="preserve"> one-</w:t>
      </w:r>
      <w:r w:rsidR="003349F0" w:rsidRPr="001333F0">
        <w:rPr>
          <w:rFonts w:ascii="Arial" w:hAnsi="Arial" w:cs="Arial"/>
          <w:lang w:val="en-GB"/>
        </w:rPr>
        <w:t>third of</w:t>
      </w:r>
      <w:r w:rsidR="00125046">
        <w:rPr>
          <w:rFonts w:ascii="Arial" w:hAnsi="Arial" w:cs="Arial"/>
          <w:lang w:val="en-GB"/>
        </w:rPr>
        <w:t xml:space="preserve"> the</w:t>
      </w:r>
      <w:r w:rsidR="003349F0" w:rsidRPr="001333F0">
        <w:rPr>
          <w:rFonts w:ascii="Arial" w:hAnsi="Arial" w:cs="Arial"/>
          <w:lang w:val="en-GB"/>
        </w:rPr>
        <w:t xml:space="preserve"> </w:t>
      </w:r>
      <w:r w:rsidR="00E90917" w:rsidRPr="001333F0">
        <w:rPr>
          <w:rFonts w:ascii="Arial" w:hAnsi="Arial" w:cs="Arial"/>
          <w:lang w:val="en-GB"/>
        </w:rPr>
        <w:t>children with incurable cancer</w:t>
      </w:r>
      <w:r w:rsidR="003349F0" w:rsidRPr="001333F0">
        <w:rPr>
          <w:rFonts w:ascii="Arial" w:hAnsi="Arial" w:cs="Arial"/>
          <w:lang w:val="en-GB"/>
        </w:rPr>
        <w:t xml:space="preserve"> </w:t>
      </w:r>
      <w:r w:rsidR="000A18CD" w:rsidRPr="001333F0">
        <w:rPr>
          <w:rFonts w:ascii="Arial" w:hAnsi="Arial" w:cs="Arial"/>
          <w:lang w:val="en-GB"/>
        </w:rPr>
        <w:t xml:space="preserve">in our sample </w:t>
      </w:r>
      <w:r w:rsidR="003349F0" w:rsidRPr="001333F0">
        <w:rPr>
          <w:rFonts w:ascii="Arial" w:hAnsi="Arial" w:cs="Arial"/>
          <w:lang w:val="en-GB"/>
        </w:rPr>
        <w:t xml:space="preserve">participated in </w:t>
      </w:r>
      <w:r w:rsidR="008D44BF" w:rsidRPr="001333F0">
        <w:rPr>
          <w:rFonts w:ascii="Arial" w:hAnsi="Arial" w:cs="Arial"/>
          <w:lang w:val="en-GB"/>
        </w:rPr>
        <w:t>a clinical trial</w:t>
      </w:r>
      <w:r w:rsidR="00183280" w:rsidRPr="001333F0">
        <w:rPr>
          <w:rFonts w:ascii="Arial" w:hAnsi="Arial" w:cs="Arial"/>
          <w:lang w:val="en-GB"/>
        </w:rPr>
        <w:t xml:space="preserve"> during the palliative phase</w:t>
      </w:r>
      <w:r w:rsidRPr="001333F0">
        <w:rPr>
          <w:rFonts w:ascii="Arial" w:hAnsi="Arial" w:cs="Arial"/>
          <w:lang w:val="en-GB"/>
        </w:rPr>
        <w:t xml:space="preserve">. </w:t>
      </w:r>
      <w:r w:rsidR="00125046" w:rsidRPr="00125046">
        <w:rPr>
          <w:rFonts w:ascii="Arial" w:hAnsi="Arial" w:cs="Arial"/>
          <w:lang w:val="en-GB"/>
        </w:rPr>
        <w:t>Making decisions about enrolling in clinical trials, or letting their child receive supportive care, is one of the most difficult decisions parents can face as their child nears death</w:t>
      </w:r>
      <w:r w:rsidR="00125046" w:rsidRPr="00E34AC0">
        <w:rPr>
          <w:rFonts w:ascii="Arial" w:hAnsi="Arial" w:cs="Arial"/>
          <w:color w:val="FF0000"/>
          <w:lang w:val="en-GB"/>
        </w:rPr>
        <w:t xml:space="preserve"> </w:t>
      </w:r>
      <w:r w:rsidR="002F28E1" w:rsidRPr="004F4B77">
        <w:rPr>
          <w:rFonts w:ascii="Arial" w:hAnsi="Arial" w:cs="Arial"/>
          <w:lang w:val="en-GB"/>
        </w:rPr>
        <w:fldChar w:fldCharType="begin">
          <w:fldData xml:space="preserve">PEVuZE5vdGU+PENpdGU+PEF1dGhvcj5IaW5kczwvQXV0aG9yPjxZZWFyPjIwMDE8L1llYXI+PFJl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</w:fldData>
        </w:fldChar>
      </w:r>
      <w:r w:rsidR="004F4B77">
        <w:rPr>
          <w:rFonts w:ascii="Arial" w:hAnsi="Arial" w:cs="Arial"/>
          <w:lang w:val="en-GB"/>
        </w:rPr>
        <w:instrText xml:space="preserve"> ADDIN EN.CITE </w:instrText>
      </w:r>
      <w:r w:rsidR="002F28E1">
        <w:rPr>
          <w:rFonts w:ascii="Arial" w:hAnsi="Arial" w:cs="Arial"/>
          <w:lang w:val="en-GB"/>
        </w:rPr>
        <w:fldChar w:fldCharType="begin">
          <w:fldData xml:space="preserve">PEVuZE5vdGU+PENpdGU+PEF1dGhvcj5IaW5kczwvQXV0aG9yPjxZZWFyPjIwMDE8L1llYXI+PFJl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</w:fldData>
        </w:fldChar>
      </w:r>
      <w:r w:rsidR="004F4B77">
        <w:rPr>
          <w:rFonts w:ascii="Arial" w:hAnsi="Arial" w:cs="Arial"/>
          <w:lang w:val="en-GB"/>
        </w:rPr>
        <w:instrText xml:space="preserve"> ADDIN EN.CITE.DATA </w:instrText>
      </w:r>
      <w:r w:rsidR="002F28E1">
        <w:rPr>
          <w:rFonts w:ascii="Arial" w:hAnsi="Arial" w:cs="Arial"/>
          <w:lang w:val="en-GB"/>
        </w:rPr>
      </w:r>
      <w:r w:rsidR="002F28E1">
        <w:rPr>
          <w:rFonts w:ascii="Arial" w:hAnsi="Arial" w:cs="Arial"/>
          <w:lang w:val="en-GB"/>
        </w:rPr>
        <w:fldChar w:fldCharType="end"/>
      </w:r>
      <w:r w:rsidR="002F28E1" w:rsidRPr="004F4B77">
        <w:rPr>
          <w:rFonts w:ascii="Arial" w:hAnsi="Arial" w:cs="Arial"/>
          <w:lang w:val="en-GB"/>
        </w:rPr>
      </w:r>
      <w:r w:rsidR="002F28E1" w:rsidRPr="004F4B77">
        <w:rPr>
          <w:rFonts w:ascii="Arial" w:hAnsi="Arial" w:cs="Arial"/>
          <w:lang w:val="en-GB"/>
        </w:rPr>
        <w:fldChar w:fldCharType="separate"/>
      </w:r>
      <w:r w:rsidR="004F4B77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6" \o "Hinds, 2005 #29" </w:instrText>
      </w:r>
      <w:r w:rsidR="003342F1">
        <w:fldChar w:fldCharType="separate"/>
      </w:r>
      <w:r w:rsidR="004F4B77">
        <w:rPr>
          <w:rFonts w:ascii="Arial" w:hAnsi="Arial" w:cs="Arial"/>
          <w:noProof/>
          <w:lang w:val="en-GB"/>
        </w:rPr>
        <w:t>16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4F4B77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6" \o "Hinds, 2001 #60" </w:instrText>
      </w:r>
      <w:r w:rsidR="003342F1">
        <w:fldChar w:fldCharType="separate"/>
      </w:r>
      <w:r w:rsidR="004F4B77">
        <w:rPr>
          <w:rFonts w:ascii="Arial" w:hAnsi="Arial" w:cs="Arial"/>
          <w:noProof/>
          <w:lang w:val="en-GB"/>
        </w:rPr>
        <w:t>26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4F4B77">
        <w:rPr>
          <w:rFonts w:ascii="Arial" w:hAnsi="Arial" w:cs="Arial"/>
          <w:noProof/>
          <w:lang w:val="en-GB"/>
        </w:rPr>
        <w:t>)</w:t>
      </w:r>
      <w:r w:rsidR="002F28E1" w:rsidRPr="004F4B77">
        <w:rPr>
          <w:rFonts w:ascii="Arial" w:hAnsi="Arial" w:cs="Arial"/>
          <w:lang w:val="en-GB"/>
        </w:rPr>
        <w:fldChar w:fldCharType="end"/>
      </w:r>
      <w:r w:rsidR="00FD3B01" w:rsidRPr="004F4B77">
        <w:rPr>
          <w:rFonts w:ascii="Arial" w:hAnsi="Arial" w:cs="Arial"/>
          <w:lang w:val="en-GB"/>
        </w:rPr>
        <w:t>.</w:t>
      </w:r>
      <w:r w:rsidR="00215A8A" w:rsidRPr="004F4B77">
        <w:rPr>
          <w:rFonts w:ascii="Arial" w:hAnsi="Arial" w:cs="Arial"/>
          <w:lang w:val="en-GB"/>
        </w:rPr>
        <w:t xml:space="preserve"> </w:t>
      </w:r>
      <w:r w:rsidR="00033817" w:rsidRPr="001333F0">
        <w:rPr>
          <w:rFonts w:ascii="Arial" w:hAnsi="Arial" w:cs="Arial"/>
          <w:lang w:val="en-GB"/>
        </w:rPr>
        <w:t xml:space="preserve">Some parents </w:t>
      </w:r>
      <w:r w:rsidR="006E5EB9" w:rsidRPr="001333F0">
        <w:rPr>
          <w:rFonts w:ascii="Arial" w:hAnsi="Arial" w:cs="Arial"/>
          <w:lang w:val="en-GB"/>
        </w:rPr>
        <w:t xml:space="preserve">experience </w:t>
      </w:r>
      <w:r w:rsidR="006E5EB9" w:rsidRPr="001333F0">
        <w:rPr>
          <w:rFonts w:ascii="Arial" w:hAnsi="Arial" w:cs="Arial"/>
          <w:lang w:val="en-GB"/>
        </w:rPr>
        <w:lastRenderedPageBreak/>
        <w:t xml:space="preserve">difficulties </w:t>
      </w:r>
      <w:r w:rsidR="004E290E" w:rsidRPr="001333F0">
        <w:rPr>
          <w:rFonts w:ascii="Arial" w:hAnsi="Arial" w:cs="Arial"/>
          <w:lang w:val="en-GB"/>
        </w:rPr>
        <w:t xml:space="preserve">around </w:t>
      </w:r>
      <w:r w:rsidR="006E5EB9" w:rsidRPr="001333F0">
        <w:rPr>
          <w:rFonts w:ascii="Arial" w:hAnsi="Arial" w:cs="Arial"/>
          <w:lang w:val="en-GB"/>
        </w:rPr>
        <w:t>the decision to let their child participate, because they feel that there is no other option</w:t>
      </w:r>
      <w:r w:rsidR="009A4A46" w:rsidRPr="001333F0">
        <w:rPr>
          <w:rFonts w:ascii="Arial" w:hAnsi="Arial" w:cs="Arial"/>
          <w:lang w:val="en-GB"/>
        </w:rPr>
        <w:t xml:space="preserve"> for their child</w:t>
      </w:r>
      <w:r w:rsidR="006E5EB9" w:rsidRPr="001333F0">
        <w:rPr>
          <w:rFonts w:ascii="Arial" w:hAnsi="Arial" w:cs="Arial"/>
          <w:lang w:val="en-GB"/>
        </w:rPr>
        <w:t xml:space="preserve"> besides participating</w:t>
      </w:r>
      <w:r w:rsidR="008F5DE2" w:rsidRPr="001333F0">
        <w:rPr>
          <w:rFonts w:ascii="Arial" w:hAnsi="Arial" w:cs="Arial"/>
          <w:lang w:val="en-GB"/>
        </w:rPr>
        <w:t xml:space="preserve"> in the clinical tri</w:t>
      </w:r>
      <w:r w:rsidR="009A4A46" w:rsidRPr="001333F0">
        <w:rPr>
          <w:rFonts w:ascii="Arial" w:hAnsi="Arial" w:cs="Arial"/>
          <w:lang w:val="en-GB"/>
        </w:rPr>
        <w:t>al</w:t>
      </w:r>
      <w:r w:rsidR="006E5EB9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Deatrick&lt;/Author&gt;&lt;Year&gt;2002&lt;/Year&gt;&lt;RecNum&gt;36&lt;/RecNum&gt;&lt;DisplayText&gt;(13)&lt;/DisplayText&gt;&lt;record&gt;&lt;rec-number&gt;36&lt;/rec-number&gt;&lt;foreign-keys&gt;&lt;key app="EN" db-id="esxdzwapgws0wee9td5pp2wied02srrvdrvx" timestamp="0"&gt;36&lt;/key&gt;&lt;/foreign-keys&gt;&lt;ref-type name="Journal Article"&gt;17&lt;/ref-type&gt;&lt;contributors&gt;&lt;authors&gt;&lt;author&gt;Deatrick, J. A.&lt;/author&gt;&lt;author&gt;Angst, D. B.&lt;/author&gt;&lt;author&gt;Moore, C.&lt;/author&gt;&lt;/authors&gt;&lt;/contributors&gt;&lt;auth-address&gt;International Center of Research for Women, Children, and Families, University of Pennsylvania School of Nursing, Philadelphia, PA 19104, USA. Deatrick@nursing.upenn.edu&lt;/auth-address&gt;&lt;titles&gt;&lt;title&gt;Parents&amp;apos; views of their children&amp;apos;s participation in phase I oncology clinical trials&lt;/title&gt;&lt;secondary-title&gt;J Pediatr Oncol Nurs&lt;/secondary-title&gt;&lt;/titles&gt;&lt;pages&gt;114-21&lt;/pages&gt;&lt;volume&gt;19&lt;/volume&gt;&lt;number&gt;4&lt;/number&gt;&lt;edition&gt;2002/08/31&lt;/edition&gt;&lt;keywords&gt;&lt;keyword&gt;Adolescent&lt;/keyword&gt;&lt;keyword&gt;Adult&lt;/keyword&gt;&lt;keyword&gt;Child&lt;/keyword&gt;&lt;keyword&gt;Child, Preschool&lt;/keyword&gt;&lt;keyword&gt;Clinical Trials, Phase I as Topic&lt;/keyword&gt;&lt;keyword&gt;Cross-Sectional Studies&lt;/keyword&gt;&lt;keyword&gt;*Decision Making&lt;/keyword&gt;&lt;keyword&gt;Female&lt;/keyword&gt;&lt;keyword&gt;Humans&lt;/keyword&gt;&lt;keyword&gt;Male&lt;/keyword&gt;&lt;keyword&gt;Medical Oncology/standards/trends&lt;/keyword&gt;&lt;keyword&gt;Neoplasms/diagnosis/*therapy&lt;/keyword&gt;&lt;keyword&gt;*Nurse&amp;apos;s Role&lt;/keyword&gt;&lt;keyword&gt;Parent-Child Relations&lt;/keyword&gt;&lt;keyword&gt;Parents/*psychology&lt;/keyword&gt;&lt;keyword&gt;Patient Participation&lt;/keyword&gt;&lt;keyword&gt;*Patient Selection&lt;/keyword&gt;&lt;keyword&gt;Professional-Family Relations&lt;/keyword&gt;&lt;keyword&gt;United States&lt;/keyword&gt;&lt;/keywords&gt;&lt;dates&gt;&lt;year&gt;2002&lt;/year&gt;&lt;pub-dates&gt;&lt;date&gt;Jul-Aug&lt;/date&gt;&lt;/pub-dates&gt;&lt;/dates&gt;&lt;isbn&gt;1043-4542 (Print)&amp;#xD;1043-4542 (Linking)&lt;/isbn&gt;&lt;accession-num&gt;12203190&lt;/accession-num&gt;&lt;urls&gt;&lt;related-urls&gt;&lt;url&gt;http://www.ncbi.nlm.nih.gov/pubmed/12203190&lt;/url&gt;&lt;/related-urls&gt;&lt;/urls&gt;&lt;electronic-resource-num&gt;S1043454202000012 [pii]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3" \o "Deatrick, 2002 #36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3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C70439" w:rsidRPr="001333F0">
        <w:rPr>
          <w:rFonts w:ascii="Arial" w:hAnsi="Arial" w:cs="Arial"/>
          <w:lang w:val="en-GB"/>
        </w:rPr>
        <w:t>.</w:t>
      </w:r>
      <w:r w:rsidR="00FD3B01" w:rsidRPr="001333F0">
        <w:rPr>
          <w:rFonts w:ascii="Arial" w:hAnsi="Arial" w:cs="Arial"/>
          <w:lang w:val="en-GB"/>
        </w:rPr>
        <w:t xml:space="preserve"> </w:t>
      </w:r>
      <w:r w:rsidR="00B34F68" w:rsidRPr="001333F0">
        <w:rPr>
          <w:rFonts w:ascii="Arial" w:hAnsi="Arial" w:cs="Arial"/>
          <w:lang w:val="en-GB"/>
        </w:rPr>
        <w:t xml:space="preserve">In agreement with previous studies, our study </w:t>
      </w:r>
      <w:r w:rsidR="00970FCE" w:rsidRPr="001333F0">
        <w:rPr>
          <w:rFonts w:ascii="Arial" w:hAnsi="Arial" w:cs="Arial"/>
          <w:lang w:val="en-GB"/>
        </w:rPr>
        <w:t xml:space="preserve">indicated that </w:t>
      </w:r>
      <w:r w:rsidR="00892C34" w:rsidRPr="001333F0">
        <w:rPr>
          <w:rFonts w:ascii="Arial" w:hAnsi="Arial" w:cs="Arial"/>
          <w:lang w:val="en-GB"/>
        </w:rPr>
        <w:t xml:space="preserve">improving care for future patients </w:t>
      </w:r>
      <w:r w:rsidR="00970FCE" w:rsidRPr="001333F0">
        <w:rPr>
          <w:rFonts w:ascii="Arial" w:hAnsi="Arial" w:cs="Arial"/>
          <w:lang w:val="en-GB"/>
        </w:rPr>
        <w:t>w</w:t>
      </w:r>
      <w:r w:rsidR="00892C34" w:rsidRPr="001333F0">
        <w:rPr>
          <w:rFonts w:ascii="Arial" w:hAnsi="Arial" w:cs="Arial"/>
          <w:lang w:val="en-GB"/>
        </w:rPr>
        <w:t xml:space="preserve">as the main driver for </w:t>
      </w:r>
      <w:r w:rsidR="00BF6787" w:rsidRPr="001333F0">
        <w:rPr>
          <w:rFonts w:ascii="Arial" w:hAnsi="Arial" w:cs="Arial"/>
          <w:lang w:val="en-GB"/>
        </w:rPr>
        <w:t xml:space="preserve">clinical trial </w:t>
      </w:r>
      <w:r w:rsidR="00B34F68" w:rsidRPr="001333F0">
        <w:rPr>
          <w:rFonts w:ascii="Arial" w:hAnsi="Arial" w:cs="Arial"/>
          <w:lang w:val="en-GB"/>
        </w:rPr>
        <w:t xml:space="preserve">participation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YXJyZXJhPC9BdXRob3I+PFllYXI+MjAwNTwvWWVhcj48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YXJyZXJhPC9BdXRob3I+PFllYXI+MjAwNTwvWWVhcj48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2" \o "Barrera, 2005 #37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2-18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057C30" w:rsidRPr="001333F0">
        <w:rPr>
          <w:rFonts w:ascii="Arial" w:hAnsi="Arial" w:cs="Arial"/>
          <w:lang w:val="en-GB"/>
        </w:rPr>
        <w:t>.</w:t>
      </w:r>
      <w:r w:rsidR="00892C34" w:rsidRPr="001333F0">
        <w:rPr>
          <w:rFonts w:ascii="Arial" w:hAnsi="Arial" w:cs="Arial"/>
          <w:lang w:val="en-GB"/>
        </w:rPr>
        <w:t xml:space="preserve"> </w:t>
      </w:r>
      <w:r w:rsidR="006B189F">
        <w:rPr>
          <w:rFonts w:ascii="Arial" w:hAnsi="Arial" w:cs="Arial"/>
          <w:lang w:val="en-GB"/>
        </w:rPr>
        <w:t>Previous</w:t>
      </w:r>
      <w:r w:rsidR="00B34F68" w:rsidRPr="001333F0">
        <w:rPr>
          <w:rFonts w:ascii="Arial" w:hAnsi="Arial" w:cs="Arial"/>
          <w:lang w:val="en-GB"/>
        </w:rPr>
        <w:t xml:space="preserve"> studies </w:t>
      </w:r>
      <w:r w:rsidR="00CD4D3A" w:rsidRPr="001333F0">
        <w:rPr>
          <w:rFonts w:ascii="Arial" w:hAnsi="Arial" w:cs="Arial"/>
          <w:lang w:val="en-GB"/>
        </w:rPr>
        <w:t>around participation of children</w:t>
      </w:r>
      <w:r w:rsidR="006B189F">
        <w:rPr>
          <w:rFonts w:ascii="Arial" w:hAnsi="Arial" w:cs="Arial"/>
          <w:lang w:val="en-GB"/>
        </w:rPr>
        <w:t xml:space="preserve"> and/</w:t>
      </w:r>
      <w:r w:rsidR="00A32E90" w:rsidRPr="001333F0">
        <w:rPr>
          <w:rFonts w:ascii="Arial" w:hAnsi="Arial" w:cs="Arial"/>
          <w:lang w:val="en-GB"/>
        </w:rPr>
        <w:t>or parents</w:t>
      </w:r>
      <w:r w:rsidR="00CD4D3A" w:rsidRPr="001333F0">
        <w:rPr>
          <w:rFonts w:ascii="Arial" w:hAnsi="Arial" w:cs="Arial"/>
          <w:lang w:val="en-GB"/>
        </w:rPr>
        <w:t xml:space="preserve"> at the end of life in research other than clinical trials </w:t>
      </w:r>
      <w:r w:rsidR="00B34F68" w:rsidRPr="001333F0">
        <w:rPr>
          <w:rFonts w:ascii="Arial" w:hAnsi="Arial" w:cs="Arial"/>
          <w:lang w:val="en-GB"/>
        </w:rPr>
        <w:t xml:space="preserve">reported </w:t>
      </w:r>
      <w:r w:rsidR="00CD4D3A" w:rsidRPr="001333F0">
        <w:rPr>
          <w:rFonts w:ascii="Arial" w:hAnsi="Arial" w:cs="Arial"/>
          <w:lang w:val="en-GB"/>
        </w:rPr>
        <w:t>similar</w:t>
      </w:r>
      <w:r w:rsidR="00B34F68" w:rsidRPr="001333F0">
        <w:rPr>
          <w:rFonts w:ascii="Arial" w:hAnsi="Arial" w:cs="Arial"/>
          <w:lang w:val="en-GB"/>
        </w:rPr>
        <w:t xml:space="preserve"> motives</w:t>
      </w:r>
      <w:r w:rsidR="00CD4D3A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TdGVlbGU8L0F1dGhvcj48WWVhcj4yMDE0PC9ZZWFyPjxS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TdGVlbGU8L0F1dGhvcj48WWVhcj4yMDE0PC9ZZWFyPjxS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7" \o "Steele, 2014 #100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8" \o "Dyregrov, 2004 #107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8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057C30" w:rsidRPr="001333F0">
        <w:rPr>
          <w:rFonts w:ascii="Arial" w:hAnsi="Arial" w:cs="Arial"/>
          <w:lang w:val="en-GB"/>
        </w:rPr>
        <w:t>.</w:t>
      </w:r>
      <w:r w:rsidR="00CD4D3A" w:rsidRPr="001333F0">
        <w:rPr>
          <w:rFonts w:ascii="Arial" w:hAnsi="Arial" w:cs="Arial"/>
          <w:lang w:val="en-GB"/>
        </w:rPr>
        <w:t xml:space="preserve"> </w:t>
      </w:r>
      <w:r w:rsidR="00BF6787" w:rsidRPr="001333F0">
        <w:rPr>
          <w:rFonts w:ascii="Arial" w:hAnsi="Arial" w:cs="Arial"/>
          <w:lang w:val="en-GB"/>
        </w:rPr>
        <w:t xml:space="preserve">Parents may </w:t>
      </w:r>
      <w:r w:rsidR="00BE5C99" w:rsidRPr="001333F0">
        <w:rPr>
          <w:rFonts w:ascii="Arial" w:hAnsi="Arial" w:cs="Arial"/>
          <w:lang w:val="en-GB"/>
        </w:rPr>
        <w:t xml:space="preserve">have redefined their goals and </w:t>
      </w:r>
      <w:r w:rsidR="00BF6787" w:rsidRPr="001333F0">
        <w:rPr>
          <w:rFonts w:ascii="Arial" w:hAnsi="Arial" w:cs="Arial"/>
          <w:lang w:val="en-GB"/>
        </w:rPr>
        <w:t>find comfort in</w:t>
      </w:r>
      <w:r w:rsidR="006B189F">
        <w:rPr>
          <w:rFonts w:ascii="Arial" w:hAnsi="Arial" w:cs="Arial"/>
          <w:lang w:val="en-GB"/>
        </w:rPr>
        <w:t xml:space="preserve"> giving meaning to their</w:t>
      </w:r>
      <w:r w:rsidR="004E290E" w:rsidRPr="001333F0">
        <w:rPr>
          <w:rFonts w:ascii="Arial" w:hAnsi="Arial" w:cs="Arial"/>
          <w:lang w:val="en-GB"/>
        </w:rPr>
        <w:t xml:space="preserve"> child</w:t>
      </w:r>
      <w:r w:rsidR="003703D7" w:rsidRPr="001333F0">
        <w:rPr>
          <w:rFonts w:ascii="Arial" w:hAnsi="Arial" w:cs="Arial"/>
          <w:lang w:val="en-GB"/>
        </w:rPr>
        <w:t>’</w:t>
      </w:r>
      <w:r w:rsidR="004E290E" w:rsidRPr="001333F0">
        <w:rPr>
          <w:rFonts w:ascii="Arial" w:hAnsi="Arial" w:cs="Arial"/>
          <w:lang w:val="en-GB"/>
        </w:rPr>
        <w:t>s life</w:t>
      </w:r>
      <w:r w:rsidR="00BF6787" w:rsidRPr="001333F0">
        <w:rPr>
          <w:rFonts w:ascii="Arial" w:hAnsi="Arial" w:cs="Arial"/>
          <w:lang w:val="en-GB"/>
        </w:rPr>
        <w:t xml:space="preserve"> 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TdGVlbGU8L0F1dGhvcj48WWVhcj4yMDE0PC9ZZWFyPjxS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TdGVlbGU8L0F1dGhvcj48WWVhcj4yMDE0PC9ZZWFyPjxS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6" \o "Rapoport, 2009 #9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6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7" \o "Steele, 2014 #100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9" \o "Hill, 2014 #104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9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057C30" w:rsidRPr="001333F0">
        <w:rPr>
          <w:rFonts w:ascii="Arial" w:hAnsi="Arial" w:cs="Arial"/>
          <w:lang w:val="en-GB"/>
        </w:rPr>
        <w:t>.</w:t>
      </w:r>
      <w:r w:rsidR="00BF6787" w:rsidRPr="001333F0">
        <w:rPr>
          <w:rFonts w:ascii="Arial" w:hAnsi="Arial" w:cs="Arial"/>
          <w:lang w:val="en-GB"/>
        </w:rPr>
        <w:t xml:space="preserve"> </w:t>
      </w:r>
      <w:r w:rsidR="000E4B36" w:rsidRPr="001333F0">
        <w:rPr>
          <w:rFonts w:ascii="Arial" w:hAnsi="Arial" w:cs="Arial"/>
          <w:lang w:val="en-GB"/>
        </w:rPr>
        <w:t xml:space="preserve">Several parents </w:t>
      </w:r>
      <w:r w:rsidR="00401816" w:rsidRPr="001333F0">
        <w:rPr>
          <w:rFonts w:ascii="Arial" w:hAnsi="Arial" w:cs="Arial"/>
          <w:lang w:val="en-GB"/>
        </w:rPr>
        <w:t xml:space="preserve">in the current study </w:t>
      </w:r>
      <w:r w:rsidR="000E4B36" w:rsidRPr="001333F0">
        <w:rPr>
          <w:rFonts w:ascii="Arial" w:hAnsi="Arial" w:cs="Arial"/>
          <w:lang w:val="en-GB"/>
        </w:rPr>
        <w:t xml:space="preserve">participated in the trial because they hoped their child </w:t>
      </w:r>
      <w:r w:rsidR="004E290E" w:rsidRPr="001333F0">
        <w:rPr>
          <w:rFonts w:ascii="Arial" w:hAnsi="Arial" w:cs="Arial"/>
          <w:lang w:val="en-GB"/>
        </w:rPr>
        <w:t xml:space="preserve">might </w:t>
      </w:r>
      <w:r w:rsidR="000E4B36" w:rsidRPr="001333F0">
        <w:rPr>
          <w:rFonts w:ascii="Arial" w:hAnsi="Arial" w:cs="Arial"/>
          <w:lang w:val="en-GB"/>
        </w:rPr>
        <w:t xml:space="preserve">be cured, although </w:t>
      </w:r>
      <w:r w:rsidR="009A45EF">
        <w:rPr>
          <w:rFonts w:ascii="Arial" w:hAnsi="Arial" w:cs="Arial"/>
          <w:lang w:val="en-GB"/>
        </w:rPr>
        <w:t xml:space="preserve">a </w:t>
      </w:r>
      <w:r w:rsidR="000E4B36" w:rsidRPr="001333F0">
        <w:rPr>
          <w:rFonts w:ascii="Arial" w:hAnsi="Arial" w:cs="Arial"/>
          <w:lang w:val="en-GB"/>
        </w:rPr>
        <w:t xml:space="preserve">cure </w:t>
      </w:r>
      <w:r w:rsidR="009A45EF">
        <w:rPr>
          <w:rFonts w:ascii="Arial" w:hAnsi="Arial" w:cs="Arial"/>
          <w:lang w:val="en-GB"/>
        </w:rPr>
        <w:t>was</w:t>
      </w:r>
      <w:r w:rsidR="000E4B36" w:rsidRPr="001333F0">
        <w:rPr>
          <w:rFonts w:ascii="Arial" w:hAnsi="Arial" w:cs="Arial"/>
          <w:lang w:val="en-GB"/>
        </w:rPr>
        <w:t xml:space="preserve"> very unlikely</w:t>
      </w:r>
      <w:r w:rsidR="002363DF" w:rsidRPr="001333F0">
        <w:rPr>
          <w:rFonts w:ascii="Arial" w:hAnsi="Arial" w:cs="Arial"/>
          <w:lang w:val="en-GB"/>
        </w:rPr>
        <w:t xml:space="preserve"> in these children</w:t>
      </w:r>
      <w:r w:rsidR="000E4B36" w:rsidRPr="001333F0">
        <w:rPr>
          <w:rFonts w:ascii="Arial" w:hAnsi="Arial" w:cs="Arial"/>
          <w:lang w:val="en-GB"/>
        </w:rPr>
        <w:t xml:space="preserve">. </w:t>
      </w:r>
      <w:r w:rsidR="00DC2CC3" w:rsidRPr="001333F0">
        <w:rPr>
          <w:rFonts w:ascii="Arial" w:hAnsi="Arial" w:cs="Arial"/>
          <w:lang w:val="en-GB"/>
        </w:rPr>
        <w:t>P</w:t>
      </w:r>
      <w:r w:rsidR="00DE2DF1" w:rsidRPr="001333F0">
        <w:rPr>
          <w:rFonts w:ascii="Arial" w:hAnsi="Arial" w:cs="Arial"/>
          <w:lang w:val="en-GB"/>
        </w:rPr>
        <w:t xml:space="preserve">arents </w:t>
      </w:r>
      <w:r w:rsidR="00DC2CC3" w:rsidRPr="001333F0">
        <w:rPr>
          <w:rFonts w:ascii="Arial" w:hAnsi="Arial" w:cs="Arial"/>
          <w:lang w:val="en-GB"/>
        </w:rPr>
        <w:t xml:space="preserve">and children </w:t>
      </w:r>
      <w:r w:rsidR="00FA1834" w:rsidRPr="001333F0">
        <w:rPr>
          <w:rFonts w:ascii="Arial" w:hAnsi="Arial" w:cs="Arial"/>
          <w:lang w:val="en-GB"/>
        </w:rPr>
        <w:t xml:space="preserve">who consider participation </w:t>
      </w:r>
      <w:r w:rsidR="00DE2DF1" w:rsidRPr="001333F0">
        <w:rPr>
          <w:rFonts w:ascii="Arial" w:hAnsi="Arial" w:cs="Arial"/>
          <w:lang w:val="en-GB"/>
        </w:rPr>
        <w:t xml:space="preserve">should </w:t>
      </w:r>
      <w:r w:rsidR="000B31BA" w:rsidRPr="001333F0">
        <w:rPr>
          <w:rFonts w:ascii="Arial" w:hAnsi="Arial" w:cs="Arial"/>
          <w:lang w:val="en-GB"/>
        </w:rPr>
        <w:t xml:space="preserve">therefore </w:t>
      </w:r>
      <w:r w:rsidR="00DE2DF1" w:rsidRPr="001333F0">
        <w:rPr>
          <w:rFonts w:ascii="Arial" w:hAnsi="Arial" w:cs="Arial"/>
          <w:lang w:val="en-GB"/>
        </w:rPr>
        <w:t xml:space="preserve">be aware of the </w:t>
      </w:r>
      <w:r w:rsidR="00DC2CC3" w:rsidRPr="001333F0">
        <w:rPr>
          <w:rFonts w:ascii="Arial" w:hAnsi="Arial" w:cs="Arial"/>
          <w:lang w:val="en-GB"/>
        </w:rPr>
        <w:t xml:space="preserve">realistic </w:t>
      </w:r>
      <w:r w:rsidR="004E290E" w:rsidRPr="001333F0">
        <w:rPr>
          <w:rFonts w:ascii="Arial" w:hAnsi="Arial" w:cs="Arial"/>
          <w:lang w:val="en-GB"/>
        </w:rPr>
        <w:t xml:space="preserve">outcomes </w:t>
      </w:r>
      <w:r w:rsidR="00DE2DF1" w:rsidRPr="001333F0">
        <w:rPr>
          <w:rFonts w:ascii="Arial" w:hAnsi="Arial" w:cs="Arial"/>
          <w:lang w:val="en-GB"/>
        </w:rPr>
        <w:t>of</w:t>
      </w:r>
      <w:r w:rsidR="000B31BA" w:rsidRPr="001333F0">
        <w:rPr>
          <w:rFonts w:ascii="Arial" w:hAnsi="Arial" w:cs="Arial"/>
          <w:lang w:val="en-GB"/>
        </w:rPr>
        <w:t xml:space="preserve"> a</w:t>
      </w:r>
      <w:r w:rsidR="00DE2DF1" w:rsidRPr="001333F0">
        <w:rPr>
          <w:rFonts w:ascii="Arial" w:hAnsi="Arial" w:cs="Arial"/>
          <w:lang w:val="en-GB"/>
        </w:rPr>
        <w:t xml:space="preserve"> </w:t>
      </w:r>
      <w:r w:rsidR="009E2969" w:rsidRPr="001333F0">
        <w:rPr>
          <w:rFonts w:ascii="Arial" w:hAnsi="Arial" w:cs="Arial"/>
          <w:lang w:val="en-GB"/>
        </w:rPr>
        <w:t>clinical trial</w:t>
      </w:r>
      <w:r w:rsidR="00DE2DF1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8108A0">
        <w:rPr>
          <w:rFonts w:ascii="Arial" w:hAnsi="Arial" w:cs="Arial"/>
          <w:lang w:val="en-GB"/>
        </w:rPr>
        <w:instrText xml:space="preserve"> ADDIN EN.CITE &lt;EndNote&gt;&lt;Cite&gt;&lt;Author&gt;Carter&lt;/Author&gt;&lt;Year&gt;2011&lt;/Year&gt;&lt;RecNum&gt;114&lt;/RecNum&gt;&lt;DisplayText&gt;(10, 30)&lt;/DisplayText&gt;&lt;record&gt;&lt;rec-number&gt;114&lt;/rec-number&gt;&lt;foreign-keys&gt;&lt;key app="EN" db-id="esxdzwapgws0wee9td5pp2wied02srrvdrvx" timestamp="1429176176"&gt;114&lt;/key&gt;&lt;/foreign-keys&gt;&lt;ref-type name="Book"&gt;6&lt;/ref-type&gt;&lt;contributors&gt;&lt;authors&gt;&lt;author&gt;Carter, B.S.&lt;/author&gt;&lt;author&gt;Levetown, M.&lt;/author&gt;&lt;author&gt;Friebert, S.E.&lt;/author&gt;&lt;/authors&gt;&lt;/contributors&gt;&lt;titles&gt;&lt;title&gt;Palliative Care for Infants, Children, and Adolescents: A Practical Handbook&lt;/title&gt;&lt;/titles&gt;&lt;volume&gt;2nd ed&lt;/volume&gt;&lt;dates&gt;&lt;year&gt;2011&lt;/year&gt;&lt;/dates&gt;&lt;pub-location&gt;Baltimore, MD&lt;/pub-location&gt;&lt;publisher&gt;Johns Hopkins University Press&lt;/publisher&gt;&lt;urls&gt;&lt;/urls&gt;&lt;/record&gt;&lt;/Cite&gt;&lt;Cite&gt;&lt;Year&gt;2000&lt;/Year&gt;&lt;RecNum&gt;134&lt;/RecNum&gt;&lt;record&gt;&lt;rec-number&gt;134&lt;/rec-number&gt;&lt;foreign-keys&gt;&lt;key app="EN" db-id="esxdzwapgws0wee9td5pp2wied02srrvdrvx" timestamp="1454576861"&gt;134&lt;/key&gt;&lt;/foreign-keys&gt;&lt;ref-type name="Journal Article"&gt;17&lt;/ref-type&gt;&lt;contributors&gt;&lt;/contributors&gt;&lt;titles&gt;&lt;title&gt;American Academy of Pediatrics. Committee on Bioethics and Committee on Hospital Care. Palliative care for children&lt;/title&gt;&lt;secondary-title&gt;Pediatrics&lt;/secondary-title&gt;&lt;/titles&gt;&lt;periodical&gt;&lt;full-title&gt;Pediatrics&lt;/full-title&gt;&lt;/periodical&gt;&lt;pages&gt;351-7&lt;/pages&gt;&lt;volume&gt;106&lt;/volume&gt;&lt;number&gt;2 Pt 1&lt;/number&gt;&lt;edition&gt;2000/08/02&lt;/edition&gt;&lt;keywords&gt;&lt;keyword&gt;Child&lt;/keyword&gt;&lt;keyword&gt;Child, Preschool&lt;/keyword&gt;&lt;keyword&gt;Humans&lt;/keyword&gt;&lt;keyword&gt;Infant&lt;/keyword&gt;&lt;keyword&gt;*Palliative Care&lt;/keyword&gt;&lt;keyword&gt;*Pediatrics&lt;/keyword&gt;&lt;keyword&gt;Practice Guidelines as Topic&lt;/keyword&gt;&lt;keyword&gt;*Terminal Care&lt;/keyword&gt;&lt;keyword&gt;United States&lt;/keyword&gt;&lt;/keywords&gt;&lt;dates&gt;&lt;year&gt;2000&lt;/year&gt;&lt;pub-dates&gt;&lt;date&gt;Aug&lt;/date&gt;&lt;/pub-dates&gt;&lt;/dates&gt;&lt;isbn&gt;0031-4005 (Print)&amp;#xD;0031-4005 (Linking)&lt;/isbn&gt;&lt;accession-num&gt;10920167&lt;/accession-num&gt;&lt;urls&gt;&lt;related-urls&gt;&lt;url&gt;http://www.ncbi.nlm.nih.gov/pubmed/10920167&lt;/url&gt;&lt;/related-urls&gt;&lt;/urls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0" \o "Carter, 2011 #114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0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0" \o ",</w:instrText>
      </w:r>
      <w:r w:rsidR="003342F1" w:rsidRPr="00CD103B">
        <w:rPr>
          <w:lang w:val="en-US"/>
        </w:rPr>
        <w:instrText xml:space="preserve"> 2000 #134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0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DE2DF1" w:rsidRPr="001333F0">
        <w:rPr>
          <w:rFonts w:ascii="Arial" w:hAnsi="Arial" w:cs="Arial"/>
          <w:lang w:val="en-GB"/>
        </w:rPr>
        <w:t xml:space="preserve">. </w:t>
      </w:r>
      <w:r w:rsidR="00DC2CC3" w:rsidRPr="001333F0">
        <w:rPr>
          <w:rFonts w:ascii="Arial" w:hAnsi="Arial" w:cs="Arial"/>
          <w:lang w:val="en-GB"/>
        </w:rPr>
        <w:t>O</w:t>
      </w:r>
      <w:r w:rsidR="003B57D1" w:rsidRPr="001333F0">
        <w:rPr>
          <w:rFonts w:ascii="Arial" w:hAnsi="Arial" w:cs="Arial"/>
          <w:lang w:val="en-GB"/>
        </w:rPr>
        <w:t>ther</w:t>
      </w:r>
      <w:r w:rsidR="00DC2CC3" w:rsidRPr="001333F0">
        <w:rPr>
          <w:rFonts w:ascii="Arial" w:hAnsi="Arial" w:cs="Arial"/>
          <w:lang w:val="en-GB"/>
        </w:rPr>
        <w:t xml:space="preserve"> parents</w:t>
      </w:r>
      <w:r w:rsidR="003B57D1" w:rsidRPr="001333F0">
        <w:rPr>
          <w:rFonts w:ascii="Arial" w:hAnsi="Arial" w:cs="Arial"/>
          <w:lang w:val="en-GB"/>
        </w:rPr>
        <w:t xml:space="preserve"> stressed </w:t>
      </w:r>
      <w:r w:rsidR="009A45EF">
        <w:rPr>
          <w:rFonts w:ascii="Arial" w:hAnsi="Arial" w:cs="Arial"/>
          <w:lang w:val="en-GB"/>
        </w:rPr>
        <w:t>of prolonging their</w:t>
      </w:r>
      <w:r w:rsidR="009F4B65" w:rsidRPr="001333F0">
        <w:rPr>
          <w:rFonts w:ascii="Arial" w:hAnsi="Arial" w:cs="Arial"/>
          <w:lang w:val="en-GB"/>
        </w:rPr>
        <w:t xml:space="preserve"> child’s life. </w:t>
      </w:r>
      <w:r w:rsidR="006D796A" w:rsidRPr="001333F0">
        <w:rPr>
          <w:rFonts w:ascii="Arial" w:hAnsi="Arial" w:cs="Arial"/>
          <w:lang w:val="en-GB"/>
        </w:rPr>
        <w:t>P</w:t>
      </w:r>
      <w:r w:rsidR="00522EF9" w:rsidRPr="001333F0">
        <w:rPr>
          <w:rFonts w:ascii="Arial" w:hAnsi="Arial" w:cs="Arial"/>
          <w:lang w:val="en-GB"/>
        </w:rPr>
        <w:t xml:space="preserve">arents’ </w:t>
      </w:r>
      <w:r w:rsidR="00E27F89" w:rsidRPr="001333F0">
        <w:rPr>
          <w:rFonts w:ascii="Arial" w:hAnsi="Arial" w:cs="Arial"/>
          <w:lang w:val="en-GB"/>
        </w:rPr>
        <w:t>h</w:t>
      </w:r>
      <w:r w:rsidR="005C5E07" w:rsidRPr="001333F0">
        <w:rPr>
          <w:rFonts w:ascii="Arial" w:hAnsi="Arial" w:cs="Arial"/>
          <w:lang w:val="en-GB"/>
        </w:rPr>
        <w:t xml:space="preserve">ope for a cure </w:t>
      </w:r>
      <w:r w:rsidR="002E0EBB" w:rsidRPr="001333F0">
        <w:rPr>
          <w:rFonts w:ascii="Arial" w:hAnsi="Arial" w:cs="Arial"/>
          <w:lang w:val="en-GB"/>
        </w:rPr>
        <w:t>and</w:t>
      </w:r>
      <w:r w:rsidR="00672761" w:rsidRPr="001333F0">
        <w:rPr>
          <w:rFonts w:ascii="Arial" w:hAnsi="Arial" w:cs="Arial"/>
          <w:lang w:val="en-GB"/>
        </w:rPr>
        <w:t>/or</w:t>
      </w:r>
      <w:r w:rsidR="00522EF9" w:rsidRPr="001333F0">
        <w:rPr>
          <w:rFonts w:ascii="Arial" w:hAnsi="Arial" w:cs="Arial"/>
          <w:lang w:val="en-GB"/>
        </w:rPr>
        <w:t xml:space="preserve"> wish to prolong their child’s</w:t>
      </w:r>
      <w:r w:rsidR="00737FC1" w:rsidRPr="001333F0">
        <w:rPr>
          <w:rFonts w:ascii="Arial" w:hAnsi="Arial" w:cs="Arial"/>
          <w:lang w:val="en-GB"/>
        </w:rPr>
        <w:t xml:space="preserve"> life </w:t>
      </w:r>
      <w:r w:rsidR="00527BBD" w:rsidRPr="001333F0">
        <w:rPr>
          <w:rFonts w:ascii="Arial" w:hAnsi="Arial" w:cs="Arial"/>
          <w:lang w:val="en-GB"/>
        </w:rPr>
        <w:t xml:space="preserve">possibly </w:t>
      </w:r>
      <w:r w:rsidR="005C5E07" w:rsidRPr="001333F0">
        <w:rPr>
          <w:rFonts w:ascii="Arial" w:hAnsi="Arial" w:cs="Arial"/>
          <w:lang w:val="en-GB"/>
        </w:rPr>
        <w:t>reflect</w:t>
      </w:r>
      <w:r w:rsidR="00522EF9" w:rsidRPr="001333F0">
        <w:rPr>
          <w:rFonts w:ascii="Arial" w:hAnsi="Arial" w:cs="Arial"/>
          <w:lang w:val="en-GB"/>
        </w:rPr>
        <w:t xml:space="preserve"> t</w:t>
      </w:r>
      <w:r w:rsidR="00A61C66" w:rsidRPr="001333F0">
        <w:rPr>
          <w:rFonts w:ascii="Arial" w:hAnsi="Arial" w:cs="Arial"/>
          <w:lang w:val="en-GB"/>
        </w:rPr>
        <w:t>he</w:t>
      </w:r>
      <w:r w:rsidR="00D236BF" w:rsidRPr="001333F0">
        <w:rPr>
          <w:rFonts w:ascii="Arial" w:hAnsi="Arial" w:cs="Arial"/>
          <w:lang w:val="en-GB"/>
        </w:rPr>
        <w:t xml:space="preserve"> vision </w:t>
      </w:r>
      <w:r w:rsidR="00B971C5" w:rsidRPr="001333F0">
        <w:rPr>
          <w:rFonts w:ascii="Arial" w:hAnsi="Arial" w:cs="Arial"/>
          <w:lang w:val="en-GB"/>
        </w:rPr>
        <w:t>of</w:t>
      </w:r>
      <w:r w:rsidR="00EC4F27" w:rsidRPr="001333F0">
        <w:rPr>
          <w:rFonts w:ascii="Arial" w:hAnsi="Arial" w:cs="Arial"/>
          <w:lang w:val="en-GB"/>
        </w:rPr>
        <w:t xml:space="preserve"> being a good parent </w:t>
      </w:r>
      <w:r w:rsidR="00064347" w:rsidRPr="001333F0">
        <w:rPr>
          <w:rFonts w:ascii="Arial" w:hAnsi="Arial" w:cs="Arial"/>
          <w:lang w:val="en-GB"/>
        </w:rPr>
        <w:t xml:space="preserve">in relation to </w:t>
      </w:r>
      <w:r w:rsidR="00665CDF">
        <w:rPr>
          <w:rFonts w:ascii="Arial" w:hAnsi="Arial" w:cs="Arial"/>
          <w:lang w:val="en-GB"/>
        </w:rPr>
        <w:t>making decisions</w:t>
      </w:r>
      <w:r w:rsidR="00064347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bHVlYm9uZC1MYW5nbmVyPC9BdXRob3I+PFllYXI+MjAw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bHVlYm9uZC1MYW5nbmVyPC9BdXRob3I+PFllYXI+MjAw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1" \o "Bluebond-Langner, 2007 #55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2" \o "Hinds, 2009 #33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2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057C30" w:rsidRPr="001333F0">
        <w:rPr>
          <w:rFonts w:ascii="Arial" w:hAnsi="Arial" w:cs="Arial"/>
          <w:lang w:val="en-GB"/>
        </w:rPr>
        <w:t>.</w:t>
      </w:r>
      <w:r w:rsidR="005C5E07" w:rsidRPr="001333F0">
        <w:rPr>
          <w:rFonts w:ascii="Arial" w:hAnsi="Arial" w:cs="Arial"/>
          <w:lang w:val="en-GB"/>
        </w:rPr>
        <w:t xml:space="preserve"> </w:t>
      </w:r>
      <w:r w:rsidR="00924605" w:rsidRPr="001333F0">
        <w:rPr>
          <w:rFonts w:ascii="Arial" w:hAnsi="Arial" w:cs="Arial"/>
          <w:lang w:val="en-GB"/>
        </w:rPr>
        <w:t>This concept is defined as</w:t>
      </w:r>
      <w:r w:rsidR="005B4115" w:rsidRPr="001333F0">
        <w:rPr>
          <w:rFonts w:ascii="Arial" w:hAnsi="Arial" w:cs="Arial"/>
          <w:lang w:val="en-GB"/>
        </w:rPr>
        <w:t xml:space="preserve"> making decisions in the child’s best interest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IaW5kczwvQXV0aG9yPjxZZWFyPjIwMDU8L1llYXI+PFJl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IaW5kczwvQXV0aG9yPjxZZWFyPjIwMDU8L1llYXI+PFJl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6" \o "Hinds, 2005 #29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6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2" \o "Hinds, 2009 #33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2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401816" w:rsidRPr="001333F0">
        <w:rPr>
          <w:rFonts w:ascii="Arial" w:hAnsi="Arial" w:cs="Arial"/>
          <w:lang w:val="en-GB"/>
        </w:rPr>
        <w:t>.</w:t>
      </w:r>
      <w:r w:rsidR="00924605" w:rsidRPr="001333F0">
        <w:rPr>
          <w:rFonts w:ascii="Arial" w:hAnsi="Arial" w:cs="Arial"/>
          <w:lang w:val="en-GB"/>
        </w:rPr>
        <w:t xml:space="preserve"> </w:t>
      </w:r>
      <w:r w:rsidR="009A45EF" w:rsidRPr="009A45EF">
        <w:rPr>
          <w:rFonts w:ascii="Arial" w:hAnsi="Arial" w:cs="Arial"/>
          <w:lang w:val="en-GB"/>
        </w:rPr>
        <w:t>Parents recognise their role in the incurable illness trajectory as seeking further treatment options along w</w:t>
      </w:r>
      <w:r w:rsidR="009A45EF" w:rsidRPr="00737848">
        <w:rPr>
          <w:rFonts w:ascii="Arial" w:hAnsi="Arial" w:cs="Arial"/>
          <w:lang w:val="en-GB"/>
        </w:rPr>
        <w:t>ith symptom-directed and supportive therapy</w:t>
      </w:r>
      <w:r w:rsidR="009A45EF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Bluebond-Langner&lt;/Author&gt;&lt;Year&gt;2007&lt;/Year&gt;&lt;RecNum&gt;55&lt;/RecNum&gt;&lt;DisplayText&gt;(31)&lt;/DisplayText&gt;&lt;record&gt;&lt;rec-number&gt;55&lt;/rec-number&gt;&lt;foreign-keys&gt;&lt;key app="EN" db-id="esxdzwapgws0wee9td5pp2wied02srrvdrvx" timestamp="1415715812"&gt;55&lt;/key&gt;&lt;/foreign-keys&gt;&lt;ref-type name="Journal Article"&gt;17&lt;/ref-type&gt;&lt;contributors&gt;&lt;authors&gt;&lt;author&gt;Bluebond-Langner, M.&lt;/author&gt;&lt;author&gt;Belasco, J. B.&lt;/author&gt;&lt;author&gt;Goldman, A.&lt;/author&gt;&lt;author&gt;Belasco, C.&lt;/author&gt;&lt;/authors&gt;&lt;/contributors&gt;&lt;auth-address&gt;Rutgers University, New Brunswick, NJ, USA. bluebond@camden.rutgers.edu&lt;/auth-address&gt;&lt;titles&gt;&lt;title&gt;Understanding parents&amp;apos; approaches to care and treatment of children with cancer when standard therapy has failed&lt;/title&gt;&lt;secondary-title&gt;J Clin Oncol&lt;/secondary-title&gt;&lt;/titles&gt;&lt;periodical&gt;&lt;full-title&gt;J Clin Oncol&lt;/full-title&gt;&lt;/periodical&gt;&lt;pages&gt;2414-9&lt;/pages&gt;&lt;volume&gt;25&lt;/volume&gt;&lt;number&gt;17&lt;/number&gt;&lt;edition&gt;2007/06/15&lt;/edition&gt;&lt;keywords&gt;&lt;keyword&gt;Adolescent&lt;/keyword&gt;&lt;keyword&gt;Adult&lt;/keyword&gt;&lt;keyword&gt;Caregivers/psychology&lt;/keyword&gt;&lt;keyword&gt;Child&lt;/keyword&gt;&lt;keyword&gt;Child, Preschool&lt;/keyword&gt;&lt;keyword&gt;*Decision Making&lt;/keyword&gt;&lt;keyword&gt;Great Britain&lt;/keyword&gt;&lt;keyword&gt;Humans&lt;/keyword&gt;&lt;keyword&gt;Infant&lt;/keyword&gt;&lt;keyword&gt;Neoplasms/*therapy&lt;/keyword&gt;&lt;keyword&gt;Parents/*psychology&lt;/keyword&gt;&lt;keyword&gt;Prospective Studies&lt;/keyword&gt;&lt;keyword&gt;Terminally Ill&lt;/keyword&gt;&lt;keyword&gt;United States&lt;/keyword&gt;&lt;/keywords&gt;&lt;dates&gt;&lt;year&gt;2007&lt;/year&gt;&lt;pub-dates&gt;&lt;date&gt;Jun 10&lt;/date&gt;&lt;/pub-dates&gt;&lt;/dates&gt;&lt;isbn&gt;1527-7755 (Electronic)&amp;#xD;0732-183X (Linking)&lt;/isbn&gt;&lt;accession-num&gt;17557955&lt;/accession-num&gt;&lt;urls&gt;&lt;related-urls&gt;&lt;url&gt;http://www.ncbi.nlm.nih.gov/pubmed/17557955&lt;/url&gt;&lt;/related-urls&gt;&lt;/urls&gt;&lt;electronic-resource-num&gt;25/17/2414 [pii]&amp;#xD;10.1200/JCO.2006.08.7759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1" \o "Bluebond-Langner, 2007 #55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3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057C30" w:rsidRPr="001333F0">
        <w:rPr>
          <w:rFonts w:ascii="Arial" w:hAnsi="Arial" w:cs="Arial"/>
          <w:lang w:val="en-GB"/>
        </w:rPr>
        <w:t>.</w:t>
      </w:r>
      <w:r w:rsidR="00164881" w:rsidRPr="001333F0">
        <w:rPr>
          <w:rFonts w:ascii="Arial" w:hAnsi="Arial" w:cs="Arial"/>
          <w:lang w:val="en-GB"/>
        </w:rPr>
        <w:t xml:space="preserve"> </w:t>
      </w:r>
      <w:r w:rsidR="00985D4C" w:rsidRPr="001333F0">
        <w:rPr>
          <w:rFonts w:ascii="Arial" w:hAnsi="Arial" w:cs="Arial"/>
          <w:lang w:val="en-GB"/>
        </w:rPr>
        <w:t xml:space="preserve">Since </w:t>
      </w:r>
      <w:r w:rsidR="009F7197" w:rsidRPr="001333F0">
        <w:rPr>
          <w:rFonts w:ascii="Arial" w:hAnsi="Arial" w:cs="Arial"/>
          <w:lang w:val="en-GB"/>
        </w:rPr>
        <w:t xml:space="preserve">we asked parents in retrospect for their reasons for participation in a clinical trial, this could bias the actual number of parents for whom these reasons were </w:t>
      </w:r>
      <w:r w:rsidR="009F7197" w:rsidRPr="009A45EF">
        <w:rPr>
          <w:rFonts w:ascii="Arial" w:hAnsi="Arial" w:cs="Arial"/>
          <w:lang w:val="en-GB"/>
        </w:rPr>
        <w:t xml:space="preserve">of value. It is possible that parents changed their motives over time, following </w:t>
      </w:r>
      <w:r w:rsidR="009A45EF" w:rsidRPr="009A45EF">
        <w:rPr>
          <w:rFonts w:ascii="Arial" w:hAnsi="Arial" w:cs="Arial"/>
          <w:lang w:val="en-GB"/>
        </w:rPr>
        <w:t xml:space="preserve">changes in their hopes and goals for care as their child’s physical condition changed </w:t>
      </w:r>
      <w:r w:rsidR="002F28E1" w:rsidRPr="009A45EF">
        <w:rPr>
          <w:rFonts w:ascii="Arial" w:hAnsi="Arial" w:cs="Arial"/>
          <w:lang w:val="en-GB"/>
        </w:rPr>
        <w:fldChar w:fldCharType="begin">
          <w:fldData xml:space="preserve">PEVuZE5vdGU+PENpdGU+PEF1dGhvcj5HcmFuZWs8L0F1dGhvcj48WWVhcj4yMDEzPC9ZZWFyPjxS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</w:fldData>
        </w:fldChar>
      </w:r>
      <w:r w:rsidR="003703D7" w:rsidRPr="009A45EF">
        <w:rPr>
          <w:rFonts w:ascii="Arial" w:hAnsi="Arial" w:cs="Arial"/>
          <w:lang w:val="en-GB"/>
        </w:rPr>
        <w:instrText xml:space="preserve"> ADDIN EN.CITE </w:instrText>
      </w:r>
      <w:r w:rsidR="002F28E1" w:rsidRPr="009A45EF">
        <w:rPr>
          <w:rFonts w:ascii="Arial" w:hAnsi="Arial" w:cs="Arial"/>
          <w:lang w:val="en-GB"/>
        </w:rPr>
        <w:fldChar w:fldCharType="begin">
          <w:fldData xml:space="preserve">PEVuZE5vdGU+PENpdGU+PEF1dGhvcj5HcmFuZWs8L0F1dGhvcj48WWVhcj4yMDEzPC9ZZWFyPjxS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</w:fldData>
        </w:fldChar>
      </w:r>
      <w:r w:rsidR="003703D7" w:rsidRPr="009A45EF">
        <w:rPr>
          <w:rFonts w:ascii="Arial" w:hAnsi="Arial" w:cs="Arial"/>
          <w:lang w:val="en-GB"/>
        </w:rPr>
        <w:instrText xml:space="preserve"> ADDIN EN.CITE.DATA </w:instrText>
      </w:r>
      <w:r w:rsidR="002F28E1" w:rsidRPr="009A45EF">
        <w:rPr>
          <w:rFonts w:ascii="Arial" w:hAnsi="Arial" w:cs="Arial"/>
          <w:lang w:val="en-GB"/>
        </w:rPr>
      </w:r>
      <w:r w:rsidR="002F28E1" w:rsidRPr="009A45EF">
        <w:rPr>
          <w:rFonts w:ascii="Arial" w:hAnsi="Arial" w:cs="Arial"/>
          <w:lang w:val="en-GB"/>
        </w:rPr>
        <w:fldChar w:fldCharType="end"/>
      </w:r>
      <w:r w:rsidR="002F28E1" w:rsidRPr="009A45EF">
        <w:rPr>
          <w:rFonts w:ascii="Arial" w:hAnsi="Arial" w:cs="Arial"/>
          <w:lang w:val="en-GB"/>
        </w:rPr>
      </w:r>
      <w:r w:rsidR="002F28E1" w:rsidRPr="009A45EF">
        <w:rPr>
          <w:rFonts w:ascii="Arial" w:hAnsi="Arial" w:cs="Arial"/>
          <w:lang w:val="en-GB"/>
        </w:rPr>
        <w:fldChar w:fldCharType="separate"/>
      </w:r>
      <w:r w:rsidR="003703D7" w:rsidRPr="009A45EF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9" \o "Hill, 2014 #104" </w:instrText>
      </w:r>
      <w:r w:rsidR="003342F1">
        <w:fldChar w:fldCharType="separate"/>
      </w:r>
      <w:r w:rsidR="004F4B77" w:rsidRPr="009A45EF">
        <w:rPr>
          <w:rFonts w:ascii="Arial" w:hAnsi="Arial" w:cs="Arial"/>
          <w:noProof/>
          <w:lang w:val="en-GB"/>
        </w:rPr>
        <w:t>29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9A45EF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3" \o "Granek, 2013 #105" </w:instrText>
      </w:r>
      <w:r w:rsidR="003342F1">
        <w:fldChar w:fldCharType="separate"/>
      </w:r>
      <w:r w:rsidR="004F4B77" w:rsidRPr="009A45EF">
        <w:rPr>
          <w:rFonts w:ascii="Arial" w:hAnsi="Arial" w:cs="Arial"/>
          <w:noProof/>
          <w:lang w:val="en-GB"/>
        </w:rPr>
        <w:t>33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9A45EF">
        <w:rPr>
          <w:rFonts w:ascii="Arial" w:hAnsi="Arial" w:cs="Arial"/>
          <w:noProof/>
          <w:lang w:val="en-GB"/>
        </w:rPr>
        <w:t>)</w:t>
      </w:r>
      <w:r w:rsidR="002F28E1" w:rsidRPr="009A45EF">
        <w:rPr>
          <w:rFonts w:ascii="Arial" w:hAnsi="Arial" w:cs="Arial"/>
          <w:lang w:val="en-GB"/>
        </w:rPr>
        <w:fldChar w:fldCharType="end"/>
      </w:r>
      <w:r w:rsidR="00057C30" w:rsidRPr="009A45EF">
        <w:rPr>
          <w:rFonts w:ascii="Arial" w:hAnsi="Arial" w:cs="Arial"/>
          <w:lang w:val="en-GB"/>
        </w:rPr>
        <w:t>.</w:t>
      </w:r>
    </w:p>
    <w:p w:rsidR="00CC60A1" w:rsidRPr="001333F0" w:rsidRDefault="00F457E6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737848">
        <w:rPr>
          <w:rFonts w:ascii="Arial" w:hAnsi="Arial" w:cs="Arial"/>
          <w:lang w:val="en-GB"/>
        </w:rPr>
        <w:t xml:space="preserve">The current study was the first that </w:t>
      </w:r>
      <w:r w:rsidRPr="00F457E6">
        <w:rPr>
          <w:rFonts w:ascii="Arial" w:hAnsi="Arial" w:cs="Arial"/>
          <w:lang w:val="en-GB"/>
        </w:rPr>
        <w:t>showed that participation in a clinical trial was only perceived as very burdensome for a minority of children</w:t>
      </w:r>
      <w:r w:rsidR="00423F83" w:rsidRPr="00F457E6">
        <w:rPr>
          <w:rFonts w:ascii="Arial" w:hAnsi="Arial" w:cs="Arial"/>
          <w:lang w:val="en-GB"/>
        </w:rPr>
        <w:t>.</w:t>
      </w:r>
      <w:r w:rsidR="00E83581" w:rsidRPr="00F457E6">
        <w:rPr>
          <w:rFonts w:ascii="Arial" w:hAnsi="Arial" w:cs="Arial"/>
          <w:lang w:val="en-GB"/>
        </w:rPr>
        <w:t xml:space="preserve"> </w:t>
      </w:r>
      <w:r w:rsidR="00E83581" w:rsidRPr="001333F0">
        <w:rPr>
          <w:rFonts w:ascii="Arial" w:hAnsi="Arial" w:cs="Arial"/>
          <w:lang w:val="en-GB"/>
        </w:rPr>
        <w:t>This finding is an important contribu</w:t>
      </w:r>
      <w:r w:rsidR="00D95050" w:rsidRPr="001333F0">
        <w:rPr>
          <w:rFonts w:ascii="Arial" w:hAnsi="Arial" w:cs="Arial"/>
          <w:lang w:val="en-GB"/>
        </w:rPr>
        <w:t xml:space="preserve">tion to this underdeveloped field in paediatric palliative care. </w:t>
      </w:r>
      <w:r w:rsidR="00064347" w:rsidRPr="001333F0">
        <w:rPr>
          <w:rFonts w:ascii="Arial" w:hAnsi="Arial" w:cs="Arial"/>
          <w:lang w:val="en-GB"/>
        </w:rPr>
        <w:t>None</w:t>
      </w:r>
      <w:r w:rsidR="00FA2248" w:rsidRPr="001333F0">
        <w:rPr>
          <w:rFonts w:ascii="Arial" w:hAnsi="Arial" w:cs="Arial"/>
          <w:lang w:val="en-GB"/>
        </w:rPr>
        <w:t xml:space="preserve"> of </w:t>
      </w:r>
      <w:r w:rsidR="00D951BA" w:rsidRPr="001333F0">
        <w:rPr>
          <w:rFonts w:ascii="Arial" w:hAnsi="Arial" w:cs="Arial"/>
          <w:lang w:val="en-GB"/>
        </w:rPr>
        <w:t>the</w:t>
      </w:r>
      <w:r w:rsidR="000326B1" w:rsidRPr="001333F0">
        <w:rPr>
          <w:rFonts w:ascii="Arial" w:hAnsi="Arial" w:cs="Arial"/>
          <w:lang w:val="en-GB"/>
        </w:rPr>
        <w:t xml:space="preserve"> parents</w:t>
      </w:r>
      <w:r w:rsidR="00FA2248" w:rsidRPr="001333F0">
        <w:rPr>
          <w:rFonts w:ascii="Arial" w:hAnsi="Arial" w:cs="Arial"/>
          <w:lang w:val="en-GB"/>
        </w:rPr>
        <w:t xml:space="preserve"> would decline participation in a clinical trial if confronted with </w:t>
      </w:r>
      <w:r w:rsidR="004E290E" w:rsidRPr="001333F0">
        <w:rPr>
          <w:rFonts w:ascii="Arial" w:hAnsi="Arial" w:cs="Arial"/>
          <w:lang w:val="en-GB"/>
        </w:rPr>
        <w:t xml:space="preserve">a similar </w:t>
      </w:r>
      <w:r w:rsidR="00FA2248" w:rsidRPr="001333F0">
        <w:rPr>
          <w:rFonts w:ascii="Arial" w:hAnsi="Arial" w:cs="Arial"/>
          <w:lang w:val="en-GB"/>
        </w:rPr>
        <w:t>decision in future.</w:t>
      </w:r>
      <w:r w:rsidR="00D33B9B" w:rsidRPr="001333F0">
        <w:rPr>
          <w:rFonts w:ascii="Arial" w:hAnsi="Arial" w:cs="Arial"/>
          <w:lang w:val="en-GB"/>
        </w:rPr>
        <w:t xml:space="preserve"> </w:t>
      </w:r>
      <w:r w:rsidR="009F396B" w:rsidRPr="001333F0">
        <w:rPr>
          <w:rFonts w:ascii="Arial" w:hAnsi="Arial" w:cs="Arial"/>
          <w:lang w:val="en-GB"/>
        </w:rPr>
        <w:t>This is congruent</w:t>
      </w:r>
      <w:r w:rsidR="00AD05C7" w:rsidRPr="001333F0">
        <w:rPr>
          <w:rFonts w:ascii="Arial" w:hAnsi="Arial" w:cs="Arial"/>
          <w:lang w:val="en-GB"/>
        </w:rPr>
        <w:t xml:space="preserve"> </w:t>
      </w:r>
      <w:r w:rsidR="009F396B" w:rsidRPr="001333F0">
        <w:rPr>
          <w:rFonts w:ascii="Arial" w:hAnsi="Arial" w:cs="Arial"/>
          <w:lang w:val="en-GB"/>
        </w:rPr>
        <w:t xml:space="preserve">with </w:t>
      </w:r>
      <w:r w:rsidR="00AD05C7" w:rsidRPr="001333F0">
        <w:rPr>
          <w:rFonts w:ascii="Arial" w:hAnsi="Arial" w:cs="Arial"/>
          <w:lang w:val="en-GB"/>
        </w:rPr>
        <w:t xml:space="preserve">a </w:t>
      </w:r>
      <w:r w:rsidR="004345FD" w:rsidRPr="001333F0">
        <w:rPr>
          <w:rFonts w:ascii="Arial" w:hAnsi="Arial" w:cs="Arial"/>
          <w:lang w:val="en-GB"/>
        </w:rPr>
        <w:t xml:space="preserve">qualitative study performed </w:t>
      </w:r>
      <w:r w:rsidR="00AD05C7" w:rsidRPr="001333F0">
        <w:rPr>
          <w:rFonts w:ascii="Arial" w:hAnsi="Arial" w:cs="Arial"/>
          <w:lang w:val="en-GB"/>
        </w:rPr>
        <w:t xml:space="preserve">in </w:t>
      </w:r>
      <w:r w:rsidR="00995CBD" w:rsidRPr="001333F0">
        <w:rPr>
          <w:rFonts w:ascii="Arial" w:hAnsi="Arial" w:cs="Arial"/>
          <w:lang w:val="en-GB"/>
        </w:rPr>
        <w:t xml:space="preserve">children and </w:t>
      </w:r>
      <w:r w:rsidR="00AD05C7" w:rsidRPr="001333F0">
        <w:rPr>
          <w:rFonts w:ascii="Arial" w:hAnsi="Arial" w:cs="Arial"/>
          <w:lang w:val="en-GB"/>
        </w:rPr>
        <w:t>parents of children undergoing h</w:t>
      </w:r>
      <w:r w:rsidR="0068340A">
        <w:rPr>
          <w:rFonts w:ascii="Arial" w:hAnsi="Arial" w:cs="Arial"/>
          <w:lang w:val="en-GB"/>
        </w:rPr>
        <w:t>a</w:t>
      </w:r>
      <w:r w:rsidR="00AD05C7" w:rsidRPr="001333F0">
        <w:rPr>
          <w:rFonts w:ascii="Arial" w:hAnsi="Arial" w:cs="Arial"/>
          <w:lang w:val="en-GB"/>
        </w:rPr>
        <w:t>ematopoietic stem cell transplantation</w:t>
      </w:r>
      <w:r w:rsidR="00D322E8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Keusch&lt;/Author&gt;&lt;Year&gt;2014&lt;/Year&gt;&lt;RecNum&gt;51&lt;/RecNum&gt;&lt;DisplayText&gt;(17)&lt;/DisplayText&gt;&lt;record&gt;&lt;rec-number&gt;51&lt;/rec-number&gt;&lt;foreign-keys&gt;&lt;key app="EN" db-id="esxdzwapgws0wee9td5pp2wied02srrvdrvx" timestamp="1415715735"&gt;51&lt;/key&gt;&lt;/foreign-keys&gt;&lt;ref-type name="Journal Article"&gt;17&lt;/ref-type&gt;&lt;contributors&gt;&lt;authors&gt;&lt;author&gt;Keusch, F.&lt;/author&gt;&lt;author&gt;Rao, R.&lt;/author&gt;&lt;author&gt;Chang, L.&lt;/author&gt;&lt;author&gt;Lepkowski, J.&lt;/author&gt;&lt;author&gt;Reddy, P.&lt;/author&gt;&lt;author&gt;Choi, S. W.&lt;/author&gt;&lt;/authors&gt;&lt;/contributors&gt;&lt;auth-address&gt;Institute for Social Research, University of Michigan, Ann Arbor, Michigan.&amp;#xD;Blood and Marrow Transplantation Program, University of Michigan, Ann Arbor, Michigan; Department of Pediatrics, University of Michigan, Ann Arbor, Michigan.&amp;#xD;Blood and Marrow Transplantation Program, University of Michigan, Ann Arbor, Michigan; Department of Internal Medicine, University of Michigan, Ann Arbor, Michigan.&amp;#xD;Blood and Marrow Transplantation Program, University of Michigan, Ann Arbor, Michigan; Department of Pediatrics, University of Michigan, Ann Arbor, Michigan. Electronic address: sungchoi@med.umich.edu.&lt;/auth-address&gt;&lt;titles&gt;&lt;title&gt;Participation in clinical research: perspectives of adult patients and parents of pediatric patients undergoing hematopoietic stem cell transplantation&lt;/title&gt;&lt;secondary-title&gt;Biol Blood Marrow Transplant&lt;/secondary-title&gt;&lt;/titles&gt;&lt;periodical&gt;&lt;full-title&gt;Biol Blood Marrow Transplant&lt;/full-title&gt;&lt;/periodical&gt;&lt;pages&gt;1604-11&lt;/pages&gt;&lt;volume&gt;20&lt;/volume&gt;&lt;number&gt;10&lt;/number&gt;&lt;edition&gt;2014/06/28&lt;/edition&gt;&lt;dates&gt;&lt;year&gt;2014&lt;/year&gt;&lt;pub-dates&gt;&lt;date&gt;Oct&lt;/date&gt;&lt;/pub-dates&gt;&lt;/dates&gt;&lt;isbn&gt;1523-6536 (Electronic)&amp;#xD;1083-8791 (Linking)&lt;/isbn&gt;&lt;accession-num&gt;24972252&lt;/accession-num&gt;&lt;urls&gt;&lt;related-urls&gt;&lt;url&gt;http://www.ncbi.nlm.nih.gov/pubmed/24972252&lt;/url&gt;&lt;/related-urls&gt;&lt;/urls&gt;&lt;custom2&gt;4163094&lt;/custom2&gt;&lt;electronic-resource-num&gt;S1083-8791(14)00370-X [pii]&amp;#xD;10.1016/j.bbmt.2014.06.020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7" \o "Keusch, 2014 #51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AA6101" w:rsidRPr="001333F0">
        <w:rPr>
          <w:rFonts w:ascii="Arial" w:hAnsi="Arial" w:cs="Arial"/>
          <w:lang w:val="en-GB"/>
        </w:rPr>
        <w:t>.</w:t>
      </w:r>
      <w:r w:rsidR="00D322E8" w:rsidRPr="001333F0">
        <w:rPr>
          <w:rFonts w:ascii="Arial" w:hAnsi="Arial" w:cs="Arial"/>
          <w:lang w:val="en-GB"/>
        </w:rPr>
        <w:t xml:space="preserve"> </w:t>
      </w:r>
      <w:r w:rsidR="009F396B" w:rsidRPr="001333F0">
        <w:rPr>
          <w:rFonts w:ascii="Arial" w:hAnsi="Arial" w:cs="Arial"/>
          <w:lang w:val="en-GB"/>
        </w:rPr>
        <w:t>Hence, p</w:t>
      </w:r>
      <w:r w:rsidR="00BE5C99" w:rsidRPr="001333F0">
        <w:rPr>
          <w:rFonts w:ascii="Arial" w:hAnsi="Arial" w:cs="Arial"/>
          <w:lang w:val="en-GB"/>
        </w:rPr>
        <w:t>erforming clinical trials</w:t>
      </w:r>
      <w:r w:rsidR="009F396B" w:rsidRPr="001333F0">
        <w:rPr>
          <w:rFonts w:ascii="Arial" w:hAnsi="Arial" w:cs="Arial"/>
          <w:lang w:val="en-GB"/>
        </w:rPr>
        <w:t>,</w:t>
      </w:r>
      <w:r w:rsidR="00BE5C99" w:rsidRPr="001333F0">
        <w:rPr>
          <w:rFonts w:ascii="Arial" w:hAnsi="Arial" w:cs="Arial"/>
          <w:lang w:val="en-GB"/>
        </w:rPr>
        <w:t xml:space="preserve"> even in a vulnerable population </w:t>
      </w:r>
      <w:r w:rsidR="00962E76" w:rsidRPr="001333F0">
        <w:rPr>
          <w:rFonts w:ascii="Arial" w:hAnsi="Arial" w:cs="Arial"/>
          <w:lang w:val="en-GB"/>
        </w:rPr>
        <w:t xml:space="preserve">such </w:t>
      </w:r>
      <w:r w:rsidR="00BE5C99" w:rsidRPr="001333F0">
        <w:rPr>
          <w:rFonts w:ascii="Arial" w:hAnsi="Arial" w:cs="Arial"/>
          <w:lang w:val="en-GB"/>
        </w:rPr>
        <w:t xml:space="preserve">as children </w:t>
      </w:r>
      <w:r w:rsidR="009F396B" w:rsidRPr="001333F0">
        <w:rPr>
          <w:rFonts w:ascii="Arial" w:hAnsi="Arial" w:cs="Arial"/>
          <w:lang w:val="en-GB"/>
        </w:rPr>
        <w:t>with cancer at the end of life</w:t>
      </w:r>
      <w:r w:rsidR="001C7E29" w:rsidRPr="001333F0">
        <w:rPr>
          <w:rFonts w:ascii="Arial" w:hAnsi="Arial" w:cs="Arial"/>
          <w:lang w:val="en-GB"/>
        </w:rPr>
        <w:t xml:space="preserve">, seems important </w:t>
      </w:r>
      <w:r w:rsidR="0003753D" w:rsidRPr="001333F0">
        <w:rPr>
          <w:rFonts w:ascii="Arial" w:hAnsi="Arial" w:cs="Arial"/>
          <w:lang w:val="en-GB"/>
        </w:rPr>
        <w:t xml:space="preserve">to </w:t>
      </w:r>
      <w:r w:rsidR="001C7E29" w:rsidRPr="001333F0">
        <w:rPr>
          <w:rFonts w:ascii="Arial" w:hAnsi="Arial" w:cs="Arial"/>
          <w:lang w:val="en-GB"/>
        </w:rPr>
        <w:t>parents and child</w:t>
      </w:r>
      <w:r w:rsidR="004E290E" w:rsidRPr="001333F0">
        <w:rPr>
          <w:rFonts w:ascii="Arial" w:hAnsi="Arial" w:cs="Arial"/>
          <w:lang w:val="en-GB"/>
        </w:rPr>
        <w:t>ren</w:t>
      </w:r>
      <w:r w:rsidR="001C7E29" w:rsidRPr="001333F0">
        <w:rPr>
          <w:rFonts w:ascii="Arial" w:hAnsi="Arial" w:cs="Arial"/>
          <w:lang w:val="en-GB"/>
        </w:rPr>
        <w:t xml:space="preserve">. </w:t>
      </w:r>
    </w:p>
    <w:p w:rsidR="00F56C4A" w:rsidRPr="001333F0" w:rsidRDefault="006A660F" w:rsidP="00DD0209">
      <w:pPr>
        <w:spacing w:after="0" w:line="480" w:lineRule="auto"/>
        <w:ind w:firstLine="708"/>
        <w:jc w:val="both"/>
        <w:rPr>
          <w:rFonts w:ascii="Arial" w:eastAsia="Times New Roman" w:hAnsi="Arial" w:cs="Arial"/>
          <w:lang w:val="en-GB"/>
        </w:rPr>
      </w:pPr>
      <w:r w:rsidRPr="001333F0">
        <w:rPr>
          <w:rFonts w:ascii="Arial" w:hAnsi="Arial" w:cs="Arial"/>
          <w:lang w:val="en-GB"/>
        </w:rPr>
        <w:lastRenderedPageBreak/>
        <w:t xml:space="preserve">The question remains </w:t>
      </w:r>
      <w:r w:rsidR="0068340A">
        <w:rPr>
          <w:rFonts w:ascii="Arial" w:hAnsi="Arial" w:cs="Arial"/>
          <w:lang w:val="en-GB"/>
        </w:rPr>
        <w:t xml:space="preserve">about </w:t>
      </w:r>
      <w:r w:rsidR="00F56C4A" w:rsidRPr="001333F0">
        <w:rPr>
          <w:rFonts w:ascii="Arial" w:hAnsi="Arial" w:cs="Arial"/>
          <w:lang w:val="en-GB"/>
        </w:rPr>
        <w:t>what physicians can do to best</w:t>
      </w:r>
      <w:r w:rsidRPr="001333F0">
        <w:rPr>
          <w:rFonts w:ascii="Arial" w:hAnsi="Arial" w:cs="Arial"/>
          <w:lang w:val="en-GB"/>
        </w:rPr>
        <w:t xml:space="preserve"> </w:t>
      </w:r>
      <w:r w:rsidR="00722C3B" w:rsidRPr="001333F0">
        <w:rPr>
          <w:rFonts w:ascii="Arial" w:hAnsi="Arial" w:cs="Arial"/>
          <w:lang w:val="en-GB"/>
        </w:rPr>
        <w:t>support</w:t>
      </w:r>
      <w:r w:rsidRPr="001333F0">
        <w:rPr>
          <w:rFonts w:ascii="Arial" w:hAnsi="Arial" w:cs="Arial"/>
          <w:lang w:val="en-GB"/>
        </w:rPr>
        <w:t xml:space="preserve"> parents who are considering </w:t>
      </w:r>
      <w:r w:rsidR="00F56C4A" w:rsidRPr="001333F0">
        <w:rPr>
          <w:rFonts w:ascii="Arial" w:hAnsi="Arial" w:cs="Arial"/>
          <w:lang w:val="en-GB"/>
        </w:rPr>
        <w:t xml:space="preserve">clinical trial </w:t>
      </w:r>
      <w:r w:rsidRPr="001333F0">
        <w:rPr>
          <w:rFonts w:ascii="Arial" w:hAnsi="Arial" w:cs="Arial"/>
          <w:lang w:val="en-GB"/>
        </w:rPr>
        <w:t>participation</w:t>
      </w:r>
      <w:r w:rsidR="00F56C4A" w:rsidRPr="001333F0">
        <w:rPr>
          <w:rFonts w:ascii="Arial" w:hAnsi="Arial" w:cs="Arial"/>
          <w:lang w:val="en-GB"/>
        </w:rPr>
        <w:t xml:space="preserve"> for their child with incurable cancer</w:t>
      </w:r>
      <w:r w:rsidRPr="001333F0">
        <w:rPr>
          <w:rFonts w:ascii="Arial" w:hAnsi="Arial" w:cs="Arial"/>
          <w:lang w:val="en-GB"/>
        </w:rPr>
        <w:t xml:space="preserve">. </w:t>
      </w:r>
      <w:r w:rsidR="002C57A2" w:rsidRPr="001333F0">
        <w:rPr>
          <w:rFonts w:ascii="Arial" w:hAnsi="Arial" w:cs="Arial"/>
          <w:lang w:val="en-GB"/>
        </w:rPr>
        <w:t>Adding to</w:t>
      </w:r>
      <w:r w:rsidR="00C769B7" w:rsidRPr="001333F0">
        <w:rPr>
          <w:rFonts w:ascii="Arial" w:hAnsi="Arial" w:cs="Arial"/>
          <w:lang w:val="en-GB"/>
        </w:rPr>
        <w:t xml:space="preserve"> the current standards of providing informed consent for paediatric clinical trials</w:t>
      </w:r>
      <w:r w:rsidR="00D44F97" w:rsidRPr="001333F0">
        <w:rPr>
          <w:rFonts w:ascii="Arial" w:hAnsi="Arial" w:cs="Arial"/>
          <w:lang w:val="en-GB"/>
        </w:rPr>
        <w:t xml:space="preserve">, </w:t>
      </w:r>
      <w:r w:rsidR="004E290E" w:rsidRPr="001333F0">
        <w:rPr>
          <w:rFonts w:ascii="Arial" w:hAnsi="Arial" w:cs="Arial"/>
          <w:lang w:val="en-GB"/>
        </w:rPr>
        <w:t>such as</w:t>
      </w:r>
      <w:r w:rsidR="00D44F97" w:rsidRPr="001333F0">
        <w:rPr>
          <w:rFonts w:ascii="Arial" w:hAnsi="Arial" w:cs="Arial"/>
          <w:lang w:val="en-GB"/>
        </w:rPr>
        <w:t xml:space="preserve"> giving clear and detailed information</w:t>
      </w:r>
      <w:r w:rsidR="009B1C40" w:rsidRPr="001333F0">
        <w:rPr>
          <w:rFonts w:ascii="Arial" w:hAnsi="Arial" w:cs="Arial"/>
          <w:lang w:val="en-GB"/>
        </w:rPr>
        <w:t xml:space="preserve"> about the clinical trial</w:t>
      </w:r>
      <w:r w:rsidR="00C769B7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YWtlcjwvQXV0aG9yPjxZZWFyPjIwMTM8L1llYXI+PFJl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CYWtlcjwvQXV0aG9yPjxZZWFyPjIwMTM8L1llYXI+PFJl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0" \o "Carter, 2011 #114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0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34" \o "Baker, 2013 #58" </w:instrText>
      </w:r>
      <w:r w:rsidR="003342F1">
        <w:fldChar w:fldCharType="separate"/>
      </w:r>
      <w:bookmarkStart w:id="0" w:name="_GoBack"/>
      <w:r w:rsidR="004F4B77" w:rsidRPr="001333F0">
        <w:rPr>
          <w:rFonts w:ascii="Arial" w:hAnsi="Arial" w:cs="Arial"/>
          <w:noProof/>
          <w:lang w:val="en-GB"/>
        </w:rPr>
        <w:t>34</w:t>
      </w:r>
      <w:bookmarkEnd w:id="0"/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C70439" w:rsidRPr="001333F0">
        <w:rPr>
          <w:rFonts w:ascii="Arial" w:hAnsi="Arial" w:cs="Arial"/>
          <w:lang w:val="en-GB"/>
        </w:rPr>
        <w:t xml:space="preserve">, </w:t>
      </w:r>
      <w:r w:rsidR="00F56C4A" w:rsidRPr="001333F0">
        <w:rPr>
          <w:rFonts w:ascii="Arial" w:hAnsi="Arial" w:cs="Arial"/>
          <w:lang w:val="en-GB"/>
        </w:rPr>
        <w:t xml:space="preserve">it might be helpful to explore </w:t>
      </w:r>
      <w:r w:rsidR="003F2DAA" w:rsidRPr="001333F0">
        <w:rPr>
          <w:rFonts w:ascii="Arial" w:hAnsi="Arial" w:cs="Arial"/>
          <w:lang w:val="en-GB"/>
        </w:rPr>
        <w:t>parents’ patterns of thinking</w:t>
      </w:r>
      <w:r w:rsidR="002C57A2" w:rsidRPr="001333F0">
        <w:rPr>
          <w:rFonts w:ascii="Arial" w:hAnsi="Arial" w:cs="Arial"/>
          <w:lang w:val="en-GB"/>
        </w:rPr>
        <w:t>, f</w:t>
      </w:r>
      <w:r w:rsidR="00F56C4A" w:rsidRPr="001333F0">
        <w:rPr>
          <w:rFonts w:ascii="Arial" w:hAnsi="Arial" w:cs="Arial"/>
          <w:lang w:val="en-GB"/>
        </w:rPr>
        <w:t>or instance</w:t>
      </w:r>
      <w:r w:rsidR="00E702B8" w:rsidRPr="001333F0">
        <w:rPr>
          <w:rFonts w:ascii="Arial" w:hAnsi="Arial" w:cs="Arial"/>
          <w:lang w:val="en-GB"/>
        </w:rPr>
        <w:t xml:space="preserve"> </w:t>
      </w:r>
      <w:r w:rsidR="00F56C4A" w:rsidRPr="001333F0">
        <w:rPr>
          <w:rFonts w:ascii="Arial" w:hAnsi="Arial" w:cs="Arial"/>
          <w:lang w:val="en-GB"/>
        </w:rPr>
        <w:t>whether they are locked in</w:t>
      </w:r>
      <w:r w:rsidR="002C57A2" w:rsidRPr="001333F0">
        <w:rPr>
          <w:rFonts w:ascii="Arial" w:hAnsi="Arial" w:cs="Arial"/>
          <w:lang w:val="en-GB"/>
        </w:rPr>
        <w:t xml:space="preserve">to </w:t>
      </w:r>
      <w:r w:rsidR="00691B57" w:rsidRPr="001333F0">
        <w:rPr>
          <w:rFonts w:ascii="Arial" w:hAnsi="Arial" w:cs="Arial"/>
          <w:lang w:val="en-GB"/>
        </w:rPr>
        <w:t xml:space="preserve">thinking that their child can be cured. </w:t>
      </w:r>
      <w:r w:rsidR="00E35EB1" w:rsidRPr="001333F0">
        <w:rPr>
          <w:rFonts w:ascii="Arial" w:hAnsi="Arial" w:cs="Arial"/>
          <w:lang w:val="en-GB"/>
        </w:rPr>
        <w:t xml:space="preserve">This is </w:t>
      </w:r>
      <w:r w:rsidR="007A1004" w:rsidRPr="001333F0">
        <w:rPr>
          <w:rFonts w:ascii="Arial" w:hAnsi="Arial" w:cs="Arial"/>
          <w:lang w:val="en-GB"/>
        </w:rPr>
        <w:t xml:space="preserve">valuable </w:t>
      </w:r>
      <w:r w:rsidR="00E35EB1" w:rsidRPr="001333F0">
        <w:rPr>
          <w:rFonts w:ascii="Arial" w:hAnsi="Arial" w:cs="Arial"/>
          <w:lang w:val="en-GB"/>
        </w:rPr>
        <w:t>as parents with different perspectives</w:t>
      </w:r>
      <w:r w:rsidR="00FA5D88" w:rsidRPr="001333F0">
        <w:rPr>
          <w:rFonts w:ascii="Arial" w:hAnsi="Arial" w:cs="Arial"/>
          <w:lang w:val="en-GB"/>
        </w:rPr>
        <w:t xml:space="preserve"> </w:t>
      </w:r>
      <w:r w:rsidR="00E35EB1" w:rsidRPr="001333F0">
        <w:rPr>
          <w:rFonts w:ascii="Arial" w:hAnsi="Arial" w:cs="Arial"/>
          <w:lang w:val="en-GB"/>
        </w:rPr>
        <w:t>might have different care goals</w:t>
      </w:r>
      <w:r w:rsidR="0068340A">
        <w:rPr>
          <w:rFonts w:ascii="Arial" w:hAnsi="Arial" w:cs="Arial"/>
          <w:lang w:val="en-GB"/>
        </w:rPr>
        <w:t xml:space="preserve"> as a result</w:t>
      </w:r>
      <w:r w:rsidR="00E35EB1" w:rsidRPr="001333F0">
        <w:rPr>
          <w:rFonts w:ascii="Arial" w:hAnsi="Arial" w:cs="Arial"/>
          <w:lang w:val="en-GB"/>
        </w:rPr>
        <w:t xml:space="preserve"> </w:t>
      </w:r>
      <w:r w:rsidR="002F28E1" w:rsidRPr="001333F0">
        <w:rPr>
          <w:rFonts w:ascii="Arial" w:hAnsi="Arial" w:cs="Arial"/>
          <w:lang w:val="en-GB"/>
        </w:rPr>
        <w:fldChar w:fldCharType="begin"/>
      </w:r>
      <w:r w:rsidR="003703D7" w:rsidRPr="001333F0">
        <w:rPr>
          <w:rFonts w:ascii="Arial" w:hAnsi="Arial" w:cs="Arial"/>
          <w:lang w:val="en-GB"/>
        </w:rPr>
        <w:instrText xml:space="preserve"> ADDIN EN.CITE &lt;EndNote&gt;&lt;Cite&gt;&lt;Author&gt;Maurer&lt;/Author&gt;&lt;Year&gt;2010&lt;/Year&gt;&lt;RecNum&gt;28&lt;/RecNum&gt;&lt;DisplayText&gt;(11)&lt;/DisplayText&gt;&lt;record&gt;&lt;rec-number&gt;28&lt;/rec-number&gt;&lt;foreign-keys&gt;&lt;key app="EN" db-id="esxdzwapgws0wee9td5pp2wied02srrvdrvx" timestamp="0"&gt;28&lt;/key&gt;&lt;/foreign-keys&gt;&lt;ref-type name="Journal Article"&gt;17&lt;/ref-type&gt;&lt;contributors&gt;&lt;authors&gt;&lt;author&gt;Maurer, S. H.&lt;/author&gt;&lt;author&gt;Hinds, P. S.&lt;/author&gt;&lt;author&gt;Spunt, S. L.&lt;/author&gt;&lt;author&gt;Furman, W. L.&lt;/author&gt;&lt;author&gt;Kane, J. R.&lt;/author&gt;&lt;author&gt;Baker, J. N.&lt;/author&gt;&lt;/authors&gt;&lt;/contributors&gt;&lt;auth-address&gt;Department of Oncology, St Jude Children&amp;apos;s Research Hospital, Memphis, TN 38105, USA. scott.maurer@stjude.org&lt;/auth-address&gt;&lt;titles&gt;&lt;title&gt;Decision making by parents of children with incurable cancer who opt for enrollment on a phase I trial compared with choosing a do not resuscitate/terminal care option&lt;/title&gt;&lt;secondary-title&gt;J Clin Oncol&lt;/secondary-title&gt;&lt;/titles&gt;&lt;periodical&gt;&lt;full-title&gt;J Clin Oncol&lt;/full-title&gt;&lt;/periodical&gt;&lt;pages&gt;3292-8&lt;/pages&gt;&lt;volume&gt;28&lt;/volume&gt;&lt;number&gt;20&lt;/number&gt;&lt;edition&gt;2010/05/26&lt;/edition&gt;&lt;keywords&gt;&lt;keyword&gt;Adult&lt;/keyword&gt;&lt;keyword&gt;Child&lt;/keyword&gt;&lt;keyword&gt;*Clinical Trials, Phase I as Topic/mortality&lt;/keyword&gt;&lt;keyword&gt;*Decision Making&lt;/keyword&gt;&lt;keyword&gt;Female&lt;/keyword&gt;&lt;keyword&gt;Humans&lt;/keyword&gt;&lt;keyword&gt;Male&lt;/keyword&gt;&lt;keyword&gt;Neoplasms/mortality/psychology/*therapy&lt;/keyword&gt;&lt;keyword&gt;Parent-Child Relations&lt;/keyword&gt;&lt;keyword&gt;*Parents&lt;/keyword&gt;&lt;keyword&gt;Quality of Life&lt;/keyword&gt;&lt;keyword&gt;*Resuscitation Orders/psychology&lt;/keyword&gt;&lt;keyword&gt;Social Support&lt;/keyword&gt;&lt;keyword&gt;*Terminal Care&lt;/keyword&gt;&lt;/keywords&gt;&lt;dates&gt;&lt;year&gt;2010&lt;/year&gt;&lt;pub-dates&gt;&lt;date&gt;Jul 10&lt;/date&gt;&lt;/pub-dates&gt;&lt;/dates&gt;&lt;isbn&gt;1527-7755 (Electronic)&amp;#xD;0732-183X (Linking)&lt;/isbn&gt;&lt;accession-num&gt;20498399&lt;/accession-num&gt;&lt;urls&gt;&lt;related-urls&gt;&lt;url&gt;http://www.ncbi.nlm.nih.gov/pubmed/20498399&lt;/url&gt;&lt;/related-urls&gt;&lt;/urls&gt;&lt;custom2&gt;2903327&lt;/custom2&gt;&lt;electronic-resource-num&gt;JCO.2009.26.6502 [pii]&amp;#xD;10.1200/JCO.2009.26.6502&lt;/electronic-resource-num&gt;&lt;language&gt;eng&lt;/language&gt;&lt;/record&gt;&lt;/Cite&gt;&lt;/EndNote&gt;</w:instrText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1" \o "Maurer, 2010 #28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FE3561" w:rsidRPr="001333F0">
        <w:rPr>
          <w:rFonts w:ascii="Arial" w:hAnsi="Arial" w:cs="Arial"/>
          <w:lang w:val="en-GB"/>
        </w:rPr>
        <w:t>.</w:t>
      </w:r>
      <w:r w:rsidR="00E35EB1" w:rsidRPr="001333F0">
        <w:rPr>
          <w:rFonts w:ascii="Arial" w:hAnsi="Arial" w:cs="Arial"/>
          <w:lang w:val="en-GB"/>
        </w:rPr>
        <w:t xml:space="preserve"> For instance, parents who choose supportive care alone</w:t>
      </w:r>
      <w:r w:rsidR="00FA5D88" w:rsidRPr="001333F0">
        <w:rPr>
          <w:rFonts w:ascii="Arial" w:hAnsi="Arial" w:cs="Arial"/>
          <w:lang w:val="en-GB"/>
        </w:rPr>
        <w:t xml:space="preserve"> during the palliative phase</w:t>
      </w:r>
      <w:r w:rsidR="00E35EB1" w:rsidRPr="001333F0">
        <w:rPr>
          <w:rFonts w:ascii="Arial" w:hAnsi="Arial" w:cs="Arial"/>
          <w:lang w:val="en-GB"/>
        </w:rPr>
        <w:t xml:space="preserve"> focus more often </w:t>
      </w:r>
      <w:r w:rsidR="00B41D6A" w:rsidRPr="001333F0">
        <w:rPr>
          <w:rFonts w:ascii="Arial" w:hAnsi="Arial" w:cs="Arial"/>
          <w:lang w:val="en-GB"/>
        </w:rPr>
        <w:t xml:space="preserve">on the fact that the child will not survive and </w:t>
      </w:r>
      <w:r w:rsidR="0068340A">
        <w:rPr>
          <w:rFonts w:ascii="Arial" w:hAnsi="Arial" w:cs="Arial"/>
          <w:lang w:val="en-GB"/>
        </w:rPr>
        <w:t>minimis</w:t>
      </w:r>
      <w:r w:rsidR="00D119E8" w:rsidRPr="001333F0">
        <w:rPr>
          <w:rFonts w:ascii="Arial" w:hAnsi="Arial" w:cs="Arial"/>
          <w:lang w:val="en-GB"/>
        </w:rPr>
        <w:t>ing</w:t>
      </w:r>
      <w:r w:rsidR="00B41D6A" w:rsidRPr="001333F0">
        <w:rPr>
          <w:rFonts w:ascii="Arial" w:hAnsi="Arial" w:cs="Arial"/>
          <w:lang w:val="en-GB"/>
        </w:rPr>
        <w:t xml:space="preserve"> the child’</w:t>
      </w:r>
      <w:r w:rsidR="003954D1" w:rsidRPr="001333F0">
        <w:rPr>
          <w:rFonts w:ascii="Arial" w:hAnsi="Arial" w:cs="Arial"/>
          <w:lang w:val="en-GB"/>
        </w:rPr>
        <w:t xml:space="preserve">s suffering </w:t>
      </w:r>
      <w:r w:rsidR="002F28E1" w:rsidRPr="004F4B77">
        <w:rPr>
          <w:rFonts w:ascii="Arial" w:hAnsi="Arial" w:cs="Arial"/>
          <w:lang w:val="en-GB"/>
        </w:rPr>
        <w:fldChar w:fldCharType="begin"/>
      </w:r>
      <w:r w:rsidR="003703D7" w:rsidRPr="004F4B77">
        <w:rPr>
          <w:rFonts w:ascii="Arial" w:hAnsi="Arial" w:cs="Arial"/>
          <w:lang w:val="en-GB"/>
        </w:rPr>
        <w:instrText xml:space="preserve"> ADDIN EN.CITE &lt;EndNote&gt;&lt;Cite&gt;&lt;Author&gt;Maurer&lt;/Author&gt;&lt;Year&gt;2010&lt;/Year&gt;&lt;RecNum&gt;28&lt;/RecNum&gt;&lt;DisplayText&gt;(11)&lt;/DisplayText&gt;&lt;record&gt;&lt;rec-number&gt;28&lt;/rec-number&gt;&lt;foreign-keys&gt;&lt;key app="EN" db-id="esxdzwapgws0wee9td5pp2wied02srrvdrvx" timestamp="0"&gt;28&lt;/key&gt;&lt;/foreign-keys&gt;&lt;ref-type name="Journal Article"&gt;17&lt;/ref-type&gt;&lt;contributors&gt;&lt;authors&gt;&lt;author&gt;Maurer, S. H.&lt;/author&gt;&lt;author&gt;Hinds, P. S.&lt;/author&gt;&lt;author&gt;Spunt, S. L.&lt;/author&gt;&lt;author&gt;Furman, W. L.&lt;/author&gt;&lt;author&gt;Kane, J. R.&lt;/author&gt;&lt;author&gt;Baker, J. N.&lt;/author&gt;&lt;/authors&gt;&lt;/contributors&gt;&lt;auth-address&gt;Department of Oncology, St Jude Children&amp;apos;s Research Hospital, Memphis, TN 38105, USA. scott.maurer@stjude.org&lt;/auth-address&gt;&lt;titles&gt;&lt;title&gt;Decision making by parents of children with incurable cancer who opt for enrollment on a phase I trial compared with choosing a do not resuscitate/terminal care option&lt;/title&gt;&lt;secondary-title&gt;J Clin Oncol&lt;/secondary-title&gt;&lt;/titles&gt;&lt;periodical&gt;&lt;full-title&gt;J Clin Oncol&lt;/full-title&gt;&lt;/periodical&gt;&lt;pages&gt;3292-8&lt;/pages&gt;&lt;volume&gt;28&lt;/volume&gt;&lt;number&gt;20&lt;/number&gt;&lt;edition&gt;2010/05/26&lt;/edition&gt;&lt;keywords&gt;&lt;keyword&gt;Adult&lt;/keyword&gt;&lt;keyword&gt;Child&lt;/keyword&gt;&lt;keyword&gt;*Clinical Trials, Phase I as Topic/mortality&lt;/keyword&gt;&lt;keyword&gt;*Decision Making&lt;/keyword&gt;&lt;keyword&gt;Female&lt;/keyword&gt;&lt;keyword&gt;Humans&lt;/keyword&gt;&lt;keyword&gt;Male&lt;/keyword&gt;&lt;keyword&gt;Neoplasms/mortality/psychology/*therapy&lt;/keyword&gt;&lt;keyword&gt;Parent-Child Relations&lt;/keyword&gt;&lt;keyword&gt;*Parents&lt;/keyword&gt;&lt;keyword&gt;Quality of Life&lt;/keyword&gt;&lt;keyword&gt;*Resuscitation Orders/psychology&lt;/keyword&gt;&lt;keyword&gt;Social Support&lt;/keyword&gt;&lt;keyword&gt;*Terminal Care&lt;/keyword&gt;&lt;/keywords&gt;&lt;dates&gt;&lt;year&gt;2010&lt;/year&gt;&lt;pub-dates&gt;&lt;date&gt;Jul 10&lt;/date&gt;&lt;/pub-dates&gt;&lt;/dates&gt;&lt;isbn&gt;1527-7755 (Electronic)&amp;#xD;0732-183X (Linking)&lt;/isbn&gt;&lt;accession-num&gt;20498399&lt;/accession-num&gt;&lt;urls&gt;&lt;related-urls&gt;&lt;url&gt;http://www.ncbi.nlm.nih.gov/pubmed/20498399&lt;/url&gt;&lt;/related-urls&gt;&lt;/urls&gt;&lt;custom2&gt;2903327&lt;/custom2&gt;&lt;electronic-resource-num&gt;JCO.2009.26.6502 [pii]&amp;#xD;10.1200/JCO.2009.26.6502&lt;/electronic-resource-num&gt;&lt;language&gt;eng&lt;/language&gt;&lt;/record&gt;&lt;/Cite&gt;&lt;/EndNote&gt;</w:instrText>
      </w:r>
      <w:r w:rsidR="002F28E1" w:rsidRPr="004F4B77">
        <w:rPr>
          <w:rFonts w:ascii="Arial" w:hAnsi="Arial" w:cs="Arial"/>
          <w:lang w:val="en-GB"/>
        </w:rPr>
        <w:fldChar w:fldCharType="separate"/>
      </w:r>
      <w:r w:rsidR="003703D7" w:rsidRPr="004F4B77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1" \o "Maurer, 2010 #28" </w:instrText>
      </w:r>
      <w:r w:rsidR="003342F1">
        <w:fldChar w:fldCharType="separate"/>
      </w:r>
      <w:r w:rsidR="004F4B77" w:rsidRPr="004F4B77">
        <w:rPr>
          <w:rFonts w:ascii="Arial" w:hAnsi="Arial" w:cs="Arial"/>
          <w:noProof/>
          <w:lang w:val="en-GB"/>
        </w:rPr>
        <w:t>1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4F4B77">
        <w:rPr>
          <w:rFonts w:ascii="Arial" w:hAnsi="Arial" w:cs="Arial"/>
          <w:noProof/>
          <w:lang w:val="en-GB"/>
        </w:rPr>
        <w:t>)</w:t>
      </w:r>
      <w:r w:rsidR="002F28E1" w:rsidRPr="004F4B77">
        <w:rPr>
          <w:rFonts w:ascii="Arial" w:hAnsi="Arial" w:cs="Arial"/>
          <w:lang w:val="en-GB"/>
        </w:rPr>
        <w:fldChar w:fldCharType="end"/>
      </w:r>
      <w:r w:rsidR="00FE3561" w:rsidRPr="004F4B77">
        <w:rPr>
          <w:rFonts w:ascii="Arial" w:hAnsi="Arial" w:cs="Arial"/>
          <w:lang w:val="en-GB"/>
        </w:rPr>
        <w:t>.</w:t>
      </w:r>
      <w:r w:rsidR="00B41D6A" w:rsidRPr="004F4B77">
        <w:rPr>
          <w:rFonts w:ascii="Arial" w:hAnsi="Arial" w:cs="Arial"/>
          <w:lang w:val="en-GB"/>
        </w:rPr>
        <w:t xml:space="preserve"> </w:t>
      </w:r>
      <w:r w:rsidR="00D951BA" w:rsidRPr="004F4B77">
        <w:rPr>
          <w:rFonts w:ascii="Arial" w:hAnsi="Arial" w:cs="Arial"/>
          <w:lang w:val="en-GB"/>
        </w:rPr>
        <w:t>H</w:t>
      </w:r>
      <w:r w:rsidR="004F4B77" w:rsidRPr="004F4B77">
        <w:rPr>
          <w:rFonts w:ascii="Arial" w:hAnsi="Arial" w:cs="Arial"/>
          <w:lang w:val="en-GB"/>
        </w:rPr>
        <w:t>ealth</w:t>
      </w:r>
      <w:r w:rsidR="00AF7726" w:rsidRPr="004F4B77">
        <w:rPr>
          <w:rFonts w:ascii="Arial" w:hAnsi="Arial" w:cs="Arial"/>
          <w:lang w:val="en-GB"/>
        </w:rPr>
        <w:t>care</w:t>
      </w:r>
      <w:r w:rsidR="00215A8A" w:rsidRPr="004F4B77">
        <w:rPr>
          <w:rFonts w:ascii="Arial" w:hAnsi="Arial" w:cs="Arial"/>
          <w:lang w:val="en-GB"/>
        </w:rPr>
        <w:t xml:space="preserve"> </w:t>
      </w:r>
      <w:r w:rsidR="00AF7726" w:rsidRPr="004F4B77">
        <w:rPr>
          <w:rFonts w:ascii="Arial" w:hAnsi="Arial" w:cs="Arial"/>
          <w:lang w:val="en-GB"/>
        </w:rPr>
        <w:t>professionals</w:t>
      </w:r>
      <w:r w:rsidR="00AF7726" w:rsidRPr="001333F0">
        <w:rPr>
          <w:rFonts w:ascii="Arial" w:hAnsi="Arial" w:cs="Arial"/>
          <w:lang w:val="en-GB"/>
        </w:rPr>
        <w:t xml:space="preserve"> </w:t>
      </w:r>
      <w:r w:rsidR="00B41D6A" w:rsidRPr="001333F0">
        <w:rPr>
          <w:rFonts w:ascii="Arial" w:hAnsi="Arial" w:cs="Arial"/>
          <w:lang w:val="en-GB"/>
        </w:rPr>
        <w:t xml:space="preserve">might help </w:t>
      </w:r>
      <w:r w:rsidR="005D5109" w:rsidRPr="001333F0">
        <w:rPr>
          <w:rFonts w:ascii="Arial" w:hAnsi="Arial" w:cs="Arial"/>
          <w:lang w:val="en-GB"/>
        </w:rPr>
        <w:t xml:space="preserve">parents </w:t>
      </w:r>
      <w:r w:rsidR="0068340A">
        <w:rPr>
          <w:rFonts w:ascii="Arial" w:hAnsi="Arial" w:cs="Arial"/>
          <w:lang w:val="en-GB"/>
        </w:rPr>
        <w:t>to strike</w:t>
      </w:r>
      <w:r w:rsidR="00B41D6A" w:rsidRPr="001333F0">
        <w:rPr>
          <w:rFonts w:ascii="Arial" w:hAnsi="Arial" w:cs="Arial"/>
          <w:lang w:val="en-GB"/>
        </w:rPr>
        <w:t xml:space="preserve"> a balance between the benefits of participation in a clinical trial</w:t>
      </w:r>
      <w:r w:rsidR="0068340A">
        <w:rPr>
          <w:rFonts w:ascii="Arial" w:hAnsi="Arial" w:cs="Arial"/>
          <w:lang w:val="en-GB"/>
        </w:rPr>
        <w:t>,</w:t>
      </w:r>
      <w:r w:rsidR="00B41D6A" w:rsidRPr="001333F0">
        <w:rPr>
          <w:rFonts w:ascii="Arial" w:hAnsi="Arial" w:cs="Arial"/>
          <w:lang w:val="en-GB"/>
        </w:rPr>
        <w:t xml:space="preserve"> </w:t>
      </w:r>
      <w:r w:rsidR="004B194D" w:rsidRPr="001333F0">
        <w:rPr>
          <w:rFonts w:ascii="Arial" w:hAnsi="Arial" w:cs="Arial"/>
          <w:lang w:val="en-GB"/>
        </w:rPr>
        <w:t>but also preserving the child’s needs and protec</w:t>
      </w:r>
      <w:r w:rsidR="00FE3561" w:rsidRPr="001333F0">
        <w:rPr>
          <w:rFonts w:ascii="Arial" w:hAnsi="Arial" w:cs="Arial"/>
          <w:lang w:val="en-GB"/>
        </w:rPr>
        <w:t xml:space="preserve">ting them from severe suffering </w: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LZXVzY2g8L0F1dGhvcj48WWVhcj4yMDE0PC9ZZWFyPjxS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 </w:instrText>
      </w:r>
      <w:r w:rsidR="002F28E1" w:rsidRPr="001333F0">
        <w:rPr>
          <w:rFonts w:ascii="Arial" w:hAnsi="Arial" w:cs="Arial"/>
          <w:lang w:val="en-GB"/>
        </w:rPr>
        <w:fldChar w:fldCharType="begin">
          <w:fldData xml:space="preserve">PEVuZE5vdGU+PENpdGU+PEF1dGhvcj5LZXVzY2g8L0F1dGhvcj48WWVhcj4yMDE0PC9ZZWFyPjxS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</w:fldData>
        </w:fldChar>
      </w:r>
      <w:r w:rsidR="003703D7" w:rsidRPr="001333F0">
        <w:rPr>
          <w:rFonts w:ascii="Arial" w:hAnsi="Arial" w:cs="Arial"/>
          <w:lang w:val="en-GB"/>
        </w:rPr>
        <w:instrText xml:space="preserve"> ADDIN EN.CITE.DATA </w:instrText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end"/>
      </w:r>
      <w:r w:rsidR="002F28E1" w:rsidRPr="001333F0">
        <w:rPr>
          <w:rFonts w:ascii="Arial" w:hAnsi="Arial" w:cs="Arial"/>
          <w:lang w:val="en-GB"/>
        </w:rPr>
      </w:r>
      <w:r w:rsidR="002F28E1" w:rsidRPr="001333F0">
        <w:rPr>
          <w:rFonts w:ascii="Arial" w:hAnsi="Arial" w:cs="Arial"/>
          <w:lang w:val="en-GB"/>
        </w:rPr>
        <w:fldChar w:fldCharType="separate"/>
      </w:r>
      <w:r w:rsidR="003703D7" w:rsidRPr="001333F0">
        <w:rPr>
          <w:rFonts w:ascii="Arial" w:hAnsi="Arial" w:cs="Arial"/>
          <w:noProof/>
          <w:lang w:val="en-GB"/>
        </w:rPr>
        <w:t>(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</w:instrText>
      </w:r>
      <w:r w:rsidR="003342F1" w:rsidRPr="00CD103B">
        <w:rPr>
          <w:lang w:val="en-US"/>
        </w:rPr>
        <w:instrText xml:space="preserve">1" \o "Maurer, 2010 #28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1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17" \o "Keusch, 2014 #51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1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 xml:space="preserve">, </w:t>
      </w:r>
      <w:r w:rsidR="003342F1">
        <w:fldChar w:fldCharType="begin"/>
      </w:r>
      <w:r w:rsidR="003342F1" w:rsidRPr="00CD103B">
        <w:rPr>
          <w:lang w:val="en-US"/>
        </w:rPr>
        <w:instrText xml:space="preserve"> HYPERLINK \l "_ENREF_27" \o "Steele, 2014 #100" </w:instrText>
      </w:r>
      <w:r w:rsidR="003342F1">
        <w:fldChar w:fldCharType="separate"/>
      </w:r>
      <w:r w:rsidR="004F4B77" w:rsidRPr="001333F0">
        <w:rPr>
          <w:rFonts w:ascii="Arial" w:hAnsi="Arial" w:cs="Arial"/>
          <w:noProof/>
          <w:lang w:val="en-GB"/>
        </w:rPr>
        <w:t>27</w:t>
      </w:r>
      <w:r w:rsidR="003342F1">
        <w:rPr>
          <w:rFonts w:ascii="Arial" w:hAnsi="Arial" w:cs="Arial"/>
          <w:noProof/>
          <w:lang w:val="en-GB"/>
        </w:rPr>
        <w:fldChar w:fldCharType="end"/>
      </w:r>
      <w:r w:rsidR="003703D7" w:rsidRPr="001333F0">
        <w:rPr>
          <w:rFonts w:ascii="Arial" w:hAnsi="Arial" w:cs="Arial"/>
          <w:noProof/>
          <w:lang w:val="en-GB"/>
        </w:rPr>
        <w:t>)</w:t>
      </w:r>
      <w:r w:rsidR="002F28E1" w:rsidRPr="001333F0">
        <w:rPr>
          <w:rFonts w:ascii="Arial" w:hAnsi="Arial" w:cs="Arial"/>
          <w:lang w:val="en-GB"/>
        </w:rPr>
        <w:fldChar w:fldCharType="end"/>
      </w:r>
      <w:r w:rsidR="00FE3561" w:rsidRPr="001333F0">
        <w:rPr>
          <w:rFonts w:ascii="Arial" w:hAnsi="Arial" w:cs="Arial"/>
          <w:lang w:val="en-GB"/>
        </w:rPr>
        <w:t>.</w:t>
      </w:r>
    </w:p>
    <w:p w:rsidR="00614F8F" w:rsidRPr="001333F0" w:rsidRDefault="00614F8F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 xml:space="preserve">The strength of this study is that we demonstrated some new and important </w:t>
      </w:r>
      <w:r w:rsidR="002828CA" w:rsidRPr="001333F0">
        <w:rPr>
          <w:rFonts w:ascii="Arial" w:hAnsi="Arial" w:cs="Arial"/>
          <w:lang w:val="en-GB"/>
        </w:rPr>
        <w:t>contributions,</w:t>
      </w:r>
      <w:r w:rsidRPr="001333F0">
        <w:rPr>
          <w:rFonts w:ascii="Arial" w:hAnsi="Arial" w:cs="Arial"/>
          <w:lang w:val="en-GB"/>
        </w:rPr>
        <w:t xml:space="preserve"> particularly the burden of participation and whether or not parents would </w:t>
      </w:r>
      <w:r w:rsidR="00B93D9A" w:rsidRPr="001333F0">
        <w:rPr>
          <w:rFonts w:ascii="Arial" w:hAnsi="Arial" w:cs="Arial"/>
          <w:lang w:val="en-GB"/>
        </w:rPr>
        <w:t>enrol</w:t>
      </w:r>
      <w:r w:rsidRPr="001333F0">
        <w:rPr>
          <w:rFonts w:ascii="Arial" w:hAnsi="Arial" w:cs="Arial"/>
          <w:lang w:val="en-GB"/>
        </w:rPr>
        <w:t xml:space="preserve"> their child again, which positively </w:t>
      </w:r>
      <w:r w:rsidR="002828CA" w:rsidRPr="001333F0">
        <w:rPr>
          <w:rFonts w:ascii="Arial" w:hAnsi="Arial" w:cs="Arial"/>
          <w:lang w:val="en-GB"/>
        </w:rPr>
        <w:t>add</w:t>
      </w:r>
      <w:r w:rsidRPr="001333F0">
        <w:rPr>
          <w:rFonts w:ascii="Arial" w:hAnsi="Arial" w:cs="Arial"/>
          <w:lang w:val="en-GB"/>
        </w:rPr>
        <w:t xml:space="preserve"> to the limited information </w:t>
      </w:r>
      <w:r w:rsidR="004E290E" w:rsidRPr="001333F0">
        <w:rPr>
          <w:rFonts w:ascii="Arial" w:hAnsi="Arial" w:cs="Arial"/>
          <w:lang w:val="en-GB"/>
        </w:rPr>
        <w:t>in this field</w:t>
      </w:r>
      <w:r w:rsidRPr="001333F0">
        <w:rPr>
          <w:rFonts w:ascii="Arial" w:hAnsi="Arial" w:cs="Arial"/>
          <w:lang w:val="en-GB"/>
        </w:rPr>
        <w:t xml:space="preserve">. </w:t>
      </w:r>
      <w:r w:rsidR="00F37992" w:rsidRPr="001333F0">
        <w:rPr>
          <w:rFonts w:ascii="Arial" w:hAnsi="Arial" w:cs="Arial"/>
          <w:lang w:val="en-GB"/>
        </w:rPr>
        <w:t xml:space="preserve">This study has several limitations. First, </w:t>
      </w:r>
      <w:r w:rsidR="00CE256C" w:rsidRPr="001333F0">
        <w:rPr>
          <w:rFonts w:ascii="Arial" w:hAnsi="Arial" w:cs="Arial"/>
          <w:lang w:val="en-GB"/>
        </w:rPr>
        <w:t>we did not have</w:t>
      </w:r>
      <w:r w:rsidR="00C221DE" w:rsidRPr="001333F0">
        <w:rPr>
          <w:rFonts w:ascii="Arial" w:hAnsi="Arial" w:cs="Arial"/>
          <w:lang w:val="en-GB"/>
        </w:rPr>
        <w:t xml:space="preserve"> any additional information </w:t>
      </w:r>
      <w:r w:rsidR="004E290E" w:rsidRPr="001333F0">
        <w:rPr>
          <w:rFonts w:ascii="Arial" w:hAnsi="Arial" w:cs="Arial"/>
          <w:lang w:val="en-GB"/>
        </w:rPr>
        <w:t>on</w:t>
      </w:r>
      <w:r w:rsidR="00C221DE" w:rsidRPr="001333F0">
        <w:rPr>
          <w:rFonts w:ascii="Arial" w:hAnsi="Arial" w:cs="Arial"/>
          <w:lang w:val="en-GB"/>
        </w:rPr>
        <w:t xml:space="preserve"> </w:t>
      </w:r>
      <w:r w:rsidR="00CE256C" w:rsidRPr="001333F0">
        <w:rPr>
          <w:rFonts w:ascii="Arial" w:hAnsi="Arial" w:cs="Arial"/>
          <w:lang w:val="en-GB"/>
        </w:rPr>
        <w:t>why some parents perceived their chil</w:t>
      </w:r>
      <w:r w:rsidR="006B35F9" w:rsidRPr="001333F0">
        <w:rPr>
          <w:rFonts w:ascii="Arial" w:hAnsi="Arial" w:cs="Arial"/>
          <w:lang w:val="en-GB"/>
        </w:rPr>
        <w:t>d</w:t>
      </w:r>
      <w:r w:rsidR="0068340A">
        <w:rPr>
          <w:rFonts w:ascii="Arial" w:hAnsi="Arial" w:cs="Arial"/>
          <w:lang w:val="en-GB"/>
        </w:rPr>
        <w:t xml:space="preserve">’s participation as burdensome </w:t>
      </w:r>
      <w:r w:rsidR="004E290E" w:rsidRPr="001333F0">
        <w:rPr>
          <w:rFonts w:ascii="Arial" w:hAnsi="Arial" w:cs="Arial"/>
          <w:lang w:val="en-GB"/>
        </w:rPr>
        <w:t>and whether the burden was</w:t>
      </w:r>
      <w:r w:rsidR="006B35F9" w:rsidRPr="001333F0">
        <w:rPr>
          <w:rFonts w:ascii="Arial" w:hAnsi="Arial" w:cs="Arial"/>
          <w:lang w:val="en-GB"/>
        </w:rPr>
        <w:t xml:space="preserve"> physical or psychological </w:t>
      </w:r>
      <w:r w:rsidR="004E290E" w:rsidRPr="001333F0">
        <w:rPr>
          <w:rFonts w:ascii="Arial" w:hAnsi="Arial" w:cs="Arial"/>
          <w:lang w:val="en-GB"/>
        </w:rPr>
        <w:t>in nature</w:t>
      </w:r>
      <w:r w:rsidR="006B35F9" w:rsidRPr="001333F0">
        <w:rPr>
          <w:rFonts w:ascii="Arial" w:hAnsi="Arial" w:cs="Arial"/>
          <w:lang w:val="en-GB"/>
        </w:rPr>
        <w:t>.</w:t>
      </w:r>
      <w:r w:rsidR="00C221DE" w:rsidRPr="001333F0">
        <w:rPr>
          <w:rFonts w:ascii="Arial" w:hAnsi="Arial" w:cs="Arial"/>
          <w:lang w:val="en-GB"/>
        </w:rPr>
        <w:t xml:space="preserve"> </w:t>
      </w:r>
      <w:r w:rsidR="004E290E" w:rsidRPr="001333F0">
        <w:rPr>
          <w:rFonts w:ascii="Arial" w:hAnsi="Arial" w:cs="Arial"/>
          <w:lang w:val="en-GB"/>
        </w:rPr>
        <w:t xml:space="preserve">In addition, </w:t>
      </w:r>
      <w:r w:rsidR="003703D7" w:rsidRPr="001333F0">
        <w:rPr>
          <w:rFonts w:ascii="Arial" w:hAnsi="Arial" w:cs="Arial"/>
          <w:lang w:val="en-GB"/>
        </w:rPr>
        <w:t xml:space="preserve">it </w:t>
      </w:r>
      <w:r w:rsidR="006B35F9" w:rsidRPr="001333F0">
        <w:rPr>
          <w:rFonts w:ascii="Arial" w:hAnsi="Arial" w:cs="Arial"/>
          <w:lang w:val="en-GB"/>
        </w:rPr>
        <w:t xml:space="preserve">is possible that children suffered during the palliative phase, which </w:t>
      </w:r>
      <w:r w:rsidR="0068340A">
        <w:rPr>
          <w:rFonts w:ascii="Arial" w:hAnsi="Arial" w:cs="Arial"/>
          <w:lang w:val="en-GB"/>
        </w:rPr>
        <w:t>c</w:t>
      </w:r>
      <w:r w:rsidR="006B35F9" w:rsidRPr="001333F0">
        <w:rPr>
          <w:rFonts w:ascii="Arial" w:hAnsi="Arial" w:cs="Arial"/>
          <w:lang w:val="en-GB"/>
        </w:rPr>
        <w:t xml:space="preserve">ommitted </w:t>
      </w:r>
      <w:r w:rsidR="0068340A">
        <w:rPr>
          <w:rFonts w:ascii="Arial" w:hAnsi="Arial" w:cs="Arial"/>
          <w:lang w:val="en-GB"/>
        </w:rPr>
        <w:t xml:space="preserve">parents </w:t>
      </w:r>
      <w:r w:rsidR="006B35F9" w:rsidRPr="001333F0">
        <w:rPr>
          <w:rFonts w:ascii="Arial" w:hAnsi="Arial" w:cs="Arial"/>
          <w:lang w:val="en-GB"/>
        </w:rPr>
        <w:t xml:space="preserve">to participation in the clinical trial. </w:t>
      </w:r>
      <w:r w:rsidR="00941CF7" w:rsidRPr="001333F0">
        <w:rPr>
          <w:rFonts w:ascii="Arial" w:hAnsi="Arial" w:cs="Arial"/>
          <w:lang w:val="en-GB"/>
        </w:rPr>
        <w:t xml:space="preserve">In addition, caution on the conclusions that can be drawn is important </w:t>
      </w:r>
      <w:r w:rsidR="00E806A7" w:rsidRPr="001333F0">
        <w:rPr>
          <w:rFonts w:ascii="Arial" w:hAnsi="Arial" w:cs="Arial"/>
          <w:lang w:val="en-GB"/>
        </w:rPr>
        <w:t>because of</w:t>
      </w:r>
      <w:r w:rsidR="00941CF7" w:rsidRPr="001333F0">
        <w:rPr>
          <w:rFonts w:ascii="Arial" w:hAnsi="Arial" w:cs="Arial"/>
          <w:lang w:val="en-GB"/>
        </w:rPr>
        <w:t xml:space="preserve"> the limited sample size</w:t>
      </w:r>
      <w:r w:rsidR="0068340A">
        <w:rPr>
          <w:rFonts w:ascii="Arial" w:hAnsi="Arial" w:cs="Arial"/>
          <w:lang w:val="en-GB"/>
        </w:rPr>
        <w:t>, recall bias</w:t>
      </w:r>
      <w:r w:rsidR="00F37992" w:rsidRPr="001333F0">
        <w:rPr>
          <w:rFonts w:ascii="Arial" w:hAnsi="Arial" w:cs="Arial"/>
          <w:lang w:val="en-GB"/>
        </w:rPr>
        <w:t xml:space="preserve"> and </w:t>
      </w:r>
      <w:r w:rsidR="008B2E96" w:rsidRPr="001333F0">
        <w:rPr>
          <w:rFonts w:ascii="Arial" w:hAnsi="Arial" w:cs="Arial"/>
          <w:lang w:val="en-GB"/>
        </w:rPr>
        <w:t xml:space="preserve">the </w:t>
      </w:r>
      <w:r w:rsidR="00F37992" w:rsidRPr="001333F0">
        <w:rPr>
          <w:rFonts w:ascii="Arial" w:hAnsi="Arial" w:cs="Arial"/>
          <w:lang w:val="en-GB"/>
        </w:rPr>
        <w:t>retrospective design</w:t>
      </w:r>
      <w:r w:rsidR="00941CF7" w:rsidRPr="001333F0">
        <w:rPr>
          <w:rFonts w:ascii="Arial" w:hAnsi="Arial" w:cs="Arial"/>
          <w:lang w:val="en-GB"/>
        </w:rPr>
        <w:t xml:space="preserve">. Lastly, </w:t>
      </w:r>
      <w:r w:rsidR="00E806A7" w:rsidRPr="001333F0">
        <w:rPr>
          <w:rFonts w:ascii="Arial" w:hAnsi="Arial" w:cs="Arial"/>
          <w:lang w:val="en-GB"/>
        </w:rPr>
        <w:t>the use of</w:t>
      </w:r>
      <w:r w:rsidR="00941CF7" w:rsidRPr="001333F0">
        <w:rPr>
          <w:rFonts w:ascii="Arial" w:hAnsi="Arial" w:cs="Arial"/>
          <w:lang w:val="en-GB"/>
        </w:rPr>
        <w:t xml:space="preserve"> a s</w:t>
      </w:r>
      <w:r w:rsidR="00CD4BDB" w:rsidRPr="001333F0">
        <w:rPr>
          <w:rFonts w:ascii="Arial" w:hAnsi="Arial" w:cs="Arial"/>
          <w:lang w:val="en-GB"/>
        </w:rPr>
        <w:t xml:space="preserve">ingle </w:t>
      </w:r>
      <w:proofErr w:type="spellStart"/>
      <w:r w:rsidR="00CD4BDB" w:rsidRPr="001333F0">
        <w:rPr>
          <w:rFonts w:ascii="Arial" w:hAnsi="Arial" w:cs="Arial"/>
          <w:lang w:val="en-GB"/>
        </w:rPr>
        <w:t>unvalidated</w:t>
      </w:r>
      <w:proofErr w:type="spellEnd"/>
      <w:r w:rsidR="00CD4BDB" w:rsidRPr="001333F0">
        <w:rPr>
          <w:rFonts w:ascii="Arial" w:hAnsi="Arial" w:cs="Arial"/>
          <w:lang w:val="en-GB"/>
        </w:rPr>
        <w:t xml:space="preserve"> Likert scale to measure parents’ perceived burden of clinical trial participation</w:t>
      </w:r>
      <w:r w:rsidR="00E806A7" w:rsidRPr="001333F0">
        <w:rPr>
          <w:rFonts w:ascii="Arial" w:hAnsi="Arial" w:cs="Arial"/>
          <w:lang w:val="en-GB"/>
        </w:rPr>
        <w:t xml:space="preserve"> limits the present study</w:t>
      </w:r>
      <w:r w:rsidR="00CD4BDB" w:rsidRPr="001333F0">
        <w:rPr>
          <w:rFonts w:ascii="Arial" w:hAnsi="Arial" w:cs="Arial"/>
          <w:lang w:val="en-GB"/>
        </w:rPr>
        <w:t xml:space="preserve">. </w:t>
      </w:r>
    </w:p>
    <w:p w:rsidR="00A42D7A" w:rsidRDefault="00F12B3B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>In future,</w:t>
      </w:r>
      <w:r w:rsidR="00A42D7A" w:rsidRPr="001333F0">
        <w:rPr>
          <w:rFonts w:ascii="Arial" w:hAnsi="Arial" w:cs="Arial"/>
          <w:lang w:val="en-GB"/>
        </w:rPr>
        <w:t xml:space="preserve"> there is a need to collect information prospectively </w:t>
      </w:r>
      <w:r w:rsidR="00F37992" w:rsidRPr="001333F0">
        <w:rPr>
          <w:rFonts w:ascii="Arial" w:hAnsi="Arial" w:cs="Arial"/>
          <w:lang w:val="en-GB"/>
        </w:rPr>
        <w:t xml:space="preserve">before, during and after a </w:t>
      </w:r>
      <w:r w:rsidR="00595BA1" w:rsidRPr="001333F0">
        <w:rPr>
          <w:rFonts w:ascii="Arial" w:hAnsi="Arial" w:cs="Arial"/>
          <w:lang w:val="en-GB"/>
        </w:rPr>
        <w:t xml:space="preserve">clinical </w:t>
      </w:r>
      <w:r w:rsidR="00F37992" w:rsidRPr="001333F0">
        <w:rPr>
          <w:rFonts w:ascii="Arial" w:hAnsi="Arial" w:cs="Arial"/>
          <w:lang w:val="en-GB"/>
        </w:rPr>
        <w:t xml:space="preserve">trial, </w:t>
      </w:r>
      <w:r w:rsidR="00A42D7A" w:rsidRPr="001333F0">
        <w:rPr>
          <w:rFonts w:ascii="Arial" w:hAnsi="Arial" w:cs="Arial"/>
          <w:lang w:val="en-GB"/>
        </w:rPr>
        <w:t>in order to support our findings</w:t>
      </w:r>
      <w:r w:rsidR="00392AE8" w:rsidRPr="001333F0">
        <w:rPr>
          <w:rFonts w:ascii="Arial" w:hAnsi="Arial" w:cs="Arial"/>
          <w:lang w:val="en-GB"/>
        </w:rPr>
        <w:t>,</w:t>
      </w:r>
      <w:r w:rsidR="00A42D7A" w:rsidRPr="001333F0">
        <w:rPr>
          <w:rFonts w:ascii="Arial" w:hAnsi="Arial" w:cs="Arial"/>
          <w:lang w:val="en-GB"/>
        </w:rPr>
        <w:t xml:space="preserve"> to have a better understanding of the parents’ and child’s perspectives</w:t>
      </w:r>
      <w:r w:rsidR="004E290E" w:rsidRPr="001333F0">
        <w:rPr>
          <w:rFonts w:ascii="Arial" w:hAnsi="Arial" w:cs="Arial"/>
          <w:lang w:val="en-GB"/>
        </w:rPr>
        <w:t>,</w:t>
      </w:r>
      <w:r w:rsidR="00A42D7A" w:rsidRPr="001333F0">
        <w:rPr>
          <w:rFonts w:ascii="Arial" w:hAnsi="Arial" w:cs="Arial"/>
          <w:lang w:val="en-GB"/>
        </w:rPr>
        <w:t xml:space="preserve"> and </w:t>
      </w:r>
      <w:r w:rsidR="00064347" w:rsidRPr="001333F0">
        <w:rPr>
          <w:rFonts w:ascii="Arial" w:hAnsi="Arial" w:cs="Arial"/>
          <w:lang w:val="en-GB"/>
        </w:rPr>
        <w:t>assur</w:t>
      </w:r>
      <w:r w:rsidR="0068340A">
        <w:rPr>
          <w:rFonts w:ascii="Arial" w:hAnsi="Arial" w:cs="Arial"/>
          <w:lang w:val="en-GB"/>
        </w:rPr>
        <w:t>e</w:t>
      </w:r>
      <w:r w:rsidR="00064347" w:rsidRPr="001333F0">
        <w:rPr>
          <w:rFonts w:ascii="Arial" w:hAnsi="Arial" w:cs="Arial"/>
          <w:lang w:val="en-GB"/>
        </w:rPr>
        <w:t xml:space="preserve"> that</w:t>
      </w:r>
      <w:r w:rsidR="00A42D7A" w:rsidRPr="001333F0">
        <w:rPr>
          <w:rFonts w:ascii="Arial" w:hAnsi="Arial" w:cs="Arial"/>
          <w:lang w:val="en-GB"/>
        </w:rPr>
        <w:t xml:space="preserve"> </w:t>
      </w:r>
      <w:r w:rsidR="00392AE8" w:rsidRPr="001333F0">
        <w:rPr>
          <w:rFonts w:ascii="Arial" w:hAnsi="Arial" w:cs="Arial"/>
          <w:lang w:val="en-GB"/>
        </w:rPr>
        <w:t>parents</w:t>
      </w:r>
      <w:r w:rsidR="00064347" w:rsidRPr="001333F0">
        <w:rPr>
          <w:rFonts w:ascii="Arial" w:hAnsi="Arial" w:cs="Arial"/>
          <w:lang w:val="en-GB"/>
        </w:rPr>
        <w:t xml:space="preserve"> have realistic expectations of</w:t>
      </w:r>
      <w:r w:rsidR="00392AE8" w:rsidRPr="001333F0">
        <w:rPr>
          <w:rFonts w:ascii="Arial" w:hAnsi="Arial" w:cs="Arial"/>
          <w:lang w:val="en-GB"/>
        </w:rPr>
        <w:t xml:space="preserve"> </w:t>
      </w:r>
      <w:r w:rsidR="00064347" w:rsidRPr="001333F0">
        <w:rPr>
          <w:rFonts w:ascii="Arial" w:hAnsi="Arial" w:cs="Arial"/>
          <w:lang w:val="en-GB"/>
        </w:rPr>
        <w:t xml:space="preserve"> what the trial might be able to achieve for their child.</w:t>
      </w:r>
      <w:r w:rsidR="00A42D7A" w:rsidRPr="001333F0">
        <w:rPr>
          <w:rFonts w:ascii="Arial" w:hAnsi="Arial" w:cs="Arial"/>
          <w:lang w:val="en-GB"/>
        </w:rPr>
        <w:t xml:space="preserve"> </w:t>
      </w:r>
      <w:r w:rsidR="0057246B" w:rsidRPr="001333F0">
        <w:rPr>
          <w:rFonts w:ascii="Arial" w:hAnsi="Arial" w:cs="Arial"/>
          <w:lang w:val="en-GB"/>
        </w:rPr>
        <w:t>U</w:t>
      </w:r>
      <w:r w:rsidR="00392AE8" w:rsidRPr="001333F0">
        <w:rPr>
          <w:rFonts w:ascii="Arial" w:hAnsi="Arial" w:cs="Arial"/>
          <w:lang w:val="en-GB"/>
        </w:rPr>
        <w:t xml:space="preserve">nderstanding parents’ reasons for not enrolling in a clinical trial, and </w:t>
      </w:r>
      <w:r w:rsidR="00A42D7A" w:rsidRPr="001333F0">
        <w:rPr>
          <w:rFonts w:ascii="Arial" w:hAnsi="Arial" w:cs="Arial"/>
          <w:lang w:val="en-GB"/>
        </w:rPr>
        <w:t xml:space="preserve">a more </w:t>
      </w:r>
      <w:r w:rsidR="008D13C6" w:rsidRPr="001333F0">
        <w:rPr>
          <w:rFonts w:ascii="Arial" w:hAnsi="Arial" w:cs="Arial"/>
          <w:lang w:val="en-GB"/>
        </w:rPr>
        <w:t>in-depth</w:t>
      </w:r>
      <w:r w:rsidR="00A42D7A" w:rsidRPr="001333F0">
        <w:rPr>
          <w:rFonts w:ascii="Arial" w:hAnsi="Arial" w:cs="Arial"/>
          <w:lang w:val="en-GB"/>
        </w:rPr>
        <w:t xml:space="preserve"> exploration </w:t>
      </w:r>
      <w:r w:rsidR="00F37992" w:rsidRPr="001333F0">
        <w:rPr>
          <w:rFonts w:ascii="Arial" w:hAnsi="Arial" w:cs="Arial"/>
          <w:lang w:val="en-GB"/>
        </w:rPr>
        <w:t xml:space="preserve">of </w:t>
      </w:r>
      <w:r w:rsidR="00A42D7A" w:rsidRPr="001333F0">
        <w:rPr>
          <w:rFonts w:ascii="Arial" w:hAnsi="Arial" w:cs="Arial"/>
          <w:lang w:val="en-GB"/>
        </w:rPr>
        <w:t xml:space="preserve">the nature of the child’s burden would </w:t>
      </w:r>
      <w:r w:rsidR="0068340A">
        <w:rPr>
          <w:rFonts w:ascii="Arial" w:hAnsi="Arial" w:cs="Arial"/>
          <w:lang w:val="en-GB"/>
        </w:rPr>
        <w:t xml:space="preserve">provide </w:t>
      </w:r>
      <w:r w:rsidR="00A42D7A" w:rsidRPr="001333F0">
        <w:rPr>
          <w:rFonts w:ascii="Arial" w:hAnsi="Arial" w:cs="Arial"/>
          <w:lang w:val="en-GB"/>
        </w:rPr>
        <w:t>valuabl</w:t>
      </w:r>
      <w:r w:rsidR="003C4C2C" w:rsidRPr="001333F0">
        <w:rPr>
          <w:rFonts w:ascii="Arial" w:hAnsi="Arial" w:cs="Arial"/>
          <w:lang w:val="en-GB"/>
        </w:rPr>
        <w:t xml:space="preserve">e information. </w:t>
      </w:r>
    </w:p>
    <w:p w:rsidR="004F4B77" w:rsidRDefault="004F4B77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</w:p>
    <w:p w:rsidR="00215A8A" w:rsidRPr="00215A8A" w:rsidRDefault="00215A8A" w:rsidP="00215A8A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 w:rsidRPr="004F4B77">
        <w:rPr>
          <w:rFonts w:ascii="Arial" w:hAnsi="Arial" w:cs="Arial"/>
          <w:b/>
          <w:lang w:val="en-GB"/>
        </w:rPr>
        <w:lastRenderedPageBreak/>
        <w:t>CONCLUSION</w:t>
      </w:r>
    </w:p>
    <w:p w:rsidR="0019063B" w:rsidRPr="001333F0" w:rsidRDefault="0068340A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t>T</w:t>
      </w:r>
      <w:r w:rsidR="00F37992" w:rsidRPr="001333F0">
        <w:rPr>
          <w:rFonts w:ascii="Arial" w:hAnsi="Arial" w:cs="Arial"/>
          <w:lang w:val="en-GB"/>
        </w:rPr>
        <w:t>he results of this retrospective study show</w:t>
      </w:r>
      <w:r w:rsidR="00530E25" w:rsidRPr="001333F0">
        <w:rPr>
          <w:rFonts w:ascii="Arial" w:hAnsi="Arial" w:cs="Arial"/>
          <w:lang w:val="en-GB"/>
        </w:rPr>
        <w:t>ed</w:t>
      </w:r>
      <w:r w:rsidR="00F37992" w:rsidRPr="001333F0">
        <w:rPr>
          <w:rFonts w:ascii="Arial" w:hAnsi="Arial" w:cs="Arial"/>
          <w:lang w:val="en-GB"/>
        </w:rPr>
        <w:t xml:space="preserve"> that </w:t>
      </w:r>
      <w:r w:rsidR="00715822" w:rsidRPr="001333F0">
        <w:rPr>
          <w:rFonts w:ascii="Arial" w:hAnsi="Arial" w:cs="Arial"/>
          <w:lang w:val="en-GB"/>
        </w:rPr>
        <w:t xml:space="preserve">one-third of children with incurable cancer </w:t>
      </w:r>
      <w:r w:rsidR="00402BB6" w:rsidRPr="001333F0">
        <w:rPr>
          <w:rFonts w:ascii="Arial" w:hAnsi="Arial" w:cs="Arial"/>
          <w:lang w:val="en-GB"/>
        </w:rPr>
        <w:t xml:space="preserve">in our sample </w:t>
      </w:r>
      <w:r w:rsidR="00715822" w:rsidRPr="001333F0">
        <w:rPr>
          <w:rFonts w:ascii="Arial" w:hAnsi="Arial" w:cs="Arial"/>
          <w:lang w:val="en-GB"/>
        </w:rPr>
        <w:t xml:space="preserve">participated in a clinical trial. </w:t>
      </w:r>
      <w:r w:rsidR="0084461D" w:rsidRPr="001333F0">
        <w:rPr>
          <w:rFonts w:ascii="Arial" w:hAnsi="Arial" w:cs="Arial"/>
          <w:lang w:val="en-GB"/>
        </w:rPr>
        <w:t>Treatment</w:t>
      </w:r>
      <w:r w:rsidR="003F6E9D" w:rsidRPr="001333F0">
        <w:rPr>
          <w:rFonts w:ascii="Arial" w:eastAsia="Times New Roman" w:hAnsi="Arial" w:cs="Arial"/>
          <w:lang w:val="en-GB"/>
        </w:rPr>
        <w:t xml:space="preserve"> for future patients was the most </w:t>
      </w:r>
      <w:r>
        <w:rPr>
          <w:rFonts w:ascii="Arial" w:eastAsia="Times New Roman" w:hAnsi="Arial" w:cs="Arial"/>
          <w:lang w:val="en-GB"/>
        </w:rPr>
        <w:t>frequent rationale reported by parents who decided to enter a clinical trial</w:t>
      </w:r>
      <w:r w:rsidR="00196165" w:rsidRPr="001333F0">
        <w:rPr>
          <w:rFonts w:ascii="Arial" w:eastAsia="Times New Roman" w:hAnsi="Arial" w:cs="Arial"/>
          <w:lang w:val="en-GB"/>
        </w:rPr>
        <w:t xml:space="preserve">, followed by hope for a cure and prolongation of </w:t>
      </w:r>
      <w:r w:rsidR="00985003" w:rsidRPr="001333F0">
        <w:rPr>
          <w:rFonts w:ascii="Arial" w:eastAsia="Times New Roman" w:hAnsi="Arial" w:cs="Arial"/>
          <w:lang w:val="en-GB"/>
        </w:rPr>
        <w:t xml:space="preserve">the child’s </w:t>
      </w:r>
      <w:r w:rsidR="00196165" w:rsidRPr="001333F0">
        <w:rPr>
          <w:rFonts w:ascii="Arial" w:eastAsia="Times New Roman" w:hAnsi="Arial" w:cs="Arial"/>
          <w:lang w:val="en-GB"/>
        </w:rPr>
        <w:t>life</w:t>
      </w:r>
      <w:r w:rsidR="003F6E9D" w:rsidRPr="001333F0">
        <w:rPr>
          <w:rFonts w:ascii="Arial" w:eastAsia="Times New Roman" w:hAnsi="Arial" w:cs="Arial"/>
          <w:lang w:val="en-GB"/>
        </w:rPr>
        <w:t xml:space="preserve">. </w:t>
      </w:r>
      <w:r w:rsidR="006E05B7" w:rsidRPr="001333F0">
        <w:rPr>
          <w:rFonts w:ascii="Arial" w:eastAsia="Times New Roman" w:hAnsi="Arial" w:cs="Arial"/>
          <w:lang w:val="en-GB"/>
        </w:rPr>
        <w:t xml:space="preserve">A minority of parents reported </w:t>
      </w:r>
      <w:r>
        <w:rPr>
          <w:rFonts w:ascii="Arial" w:eastAsia="Times New Roman" w:hAnsi="Arial" w:cs="Arial"/>
          <w:lang w:val="en-GB"/>
        </w:rPr>
        <w:t xml:space="preserve">that participation placed a burden on the child. </w:t>
      </w:r>
      <w:r w:rsidR="006E05B7" w:rsidRPr="001333F0">
        <w:rPr>
          <w:rFonts w:ascii="Arial" w:eastAsia="Times New Roman" w:hAnsi="Arial" w:cs="Arial"/>
          <w:lang w:val="en-GB"/>
        </w:rPr>
        <w:t>N</w:t>
      </w:r>
      <w:r w:rsidR="003F6E9D" w:rsidRPr="001333F0">
        <w:rPr>
          <w:rFonts w:ascii="Arial" w:eastAsia="Times New Roman" w:hAnsi="Arial" w:cs="Arial"/>
          <w:lang w:val="en-GB"/>
        </w:rPr>
        <w:t xml:space="preserve">one of the </w:t>
      </w:r>
      <w:r w:rsidR="006E05B7" w:rsidRPr="001333F0">
        <w:rPr>
          <w:rFonts w:ascii="Arial" w:eastAsia="Times New Roman" w:hAnsi="Arial" w:cs="Arial"/>
          <w:lang w:val="en-GB"/>
        </w:rPr>
        <w:t>p</w:t>
      </w:r>
      <w:r w:rsidR="003F6E9D" w:rsidRPr="001333F0">
        <w:rPr>
          <w:rFonts w:ascii="Arial" w:eastAsia="Times New Roman" w:hAnsi="Arial" w:cs="Arial"/>
          <w:lang w:val="en-GB"/>
        </w:rPr>
        <w:t>arents would</w:t>
      </w:r>
      <w:r w:rsidR="008B61F2" w:rsidRPr="001333F0">
        <w:rPr>
          <w:rFonts w:ascii="Arial" w:eastAsia="Times New Roman" w:hAnsi="Arial" w:cs="Arial"/>
          <w:lang w:val="en-GB"/>
        </w:rPr>
        <w:t>, given the same circumstances,</w:t>
      </w:r>
      <w:r w:rsidR="003F6E9D" w:rsidRPr="001333F0">
        <w:rPr>
          <w:rFonts w:ascii="Arial" w:eastAsia="Times New Roman" w:hAnsi="Arial" w:cs="Arial"/>
          <w:lang w:val="en-GB"/>
        </w:rPr>
        <w:t xml:space="preserve"> decline participation</w:t>
      </w:r>
      <w:r w:rsidR="00EF5B46" w:rsidRPr="001333F0">
        <w:rPr>
          <w:rFonts w:ascii="Arial" w:eastAsia="Times New Roman" w:hAnsi="Arial" w:cs="Arial"/>
          <w:lang w:val="en-GB"/>
        </w:rPr>
        <w:t xml:space="preserve"> in a clinical trial</w:t>
      </w:r>
      <w:r w:rsidR="003F6E9D" w:rsidRPr="001333F0">
        <w:rPr>
          <w:rFonts w:ascii="Arial" w:eastAsia="Times New Roman" w:hAnsi="Arial" w:cs="Arial"/>
          <w:lang w:val="en-GB"/>
        </w:rPr>
        <w:t>.</w:t>
      </w:r>
      <w:r w:rsidR="005E6E52" w:rsidRPr="001333F0">
        <w:rPr>
          <w:rFonts w:ascii="Arial" w:eastAsia="Times New Roman" w:hAnsi="Arial" w:cs="Arial"/>
          <w:lang w:val="en-GB"/>
        </w:rPr>
        <w:t xml:space="preserve"> </w:t>
      </w:r>
      <w:r w:rsidR="0046362A" w:rsidRPr="001333F0">
        <w:rPr>
          <w:rFonts w:ascii="Arial" w:eastAsia="Times New Roman" w:hAnsi="Arial" w:cs="Arial"/>
          <w:lang w:val="en-GB"/>
        </w:rPr>
        <w:t>P</w:t>
      </w:r>
      <w:r w:rsidR="0046362A" w:rsidRPr="001333F0">
        <w:rPr>
          <w:rFonts w:ascii="Arial" w:hAnsi="Arial" w:cs="Arial"/>
          <w:lang w:val="en-GB"/>
        </w:rPr>
        <w:t>erforming clinical trials, even in a vulnerable population</w:t>
      </w:r>
      <w:r>
        <w:rPr>
          <w:rFonts w:ascii="Arial" w:hAnsi="Arial" w:cs="Arial"/>
          <w:lang w:val="en-GB"/>
        </w:rPr>
        <w:t xml:space="preserve"> </w:t>
      </w:r>
      <w:r w:rsidR="00B93D9A">
        <w:rPr>
          <w:rFonts w:ascii="Arial" w:hAnsi="Arial" w:cs="Arial"/>
          <w:lang w:val="en-GB"/>
        </w:rPr>
        <w:t>such as</w:t>
      </w:r>
      <w:r w:rsidR="00B93D9A" w:rsidRPr="00B93D9A">
        <w:rPr>
          <w:rFonts w:ascii="Arial" w:hAnsi="Arial" w:cs="Arial"/>
          <w:lang w:val="en-GB"/>
        </w:rPr>
        <w:t xml:space="preserve"> </w:t>
      </w:r>
      <w:r w:rsidR="00B93D9A" w:rsidRPr="001333F0">
        <w:rPr>
          <w:rFonts w:ascii="Arial" w:hAnsi="Arial" w:cs="Arial"/>
          <w:lang w:val="en-GB"/>
        </w:rPr>
        <w:t>children with cancer at the end of life</w:t>
      </w:r>
      <w:r w:rsidR="00B93D9A">
        <w:rPr>
          <w:rFonts w:ascii="Arial" w:hAnsi="Arial" w:cs="Arial"/>
          <w:lang w:val="en-GB"/>
        </w:rPr>
        <w:t xml:space="preserve">, </w:t>
      </w:r>
      <w:r w:rsidR="00B93D9A" w:rsidRPr="001333F0">
        <w:rPr>
          <w:rFonts w:ascii="Arial" w:hAnsi="Arial" w:cs="Arial"/>
          <w:lang w:val="en-GB"/>
        </w:rPr>
        <w:t>may not always lead to increased burden.</w:t>
      </w:r>
    </w:p>
    <w:p w:rsidR="009D6DBD" w:rsidRPr="001333F0" w:rsidRDefault="009D6DBD" w:rsidP="00DD0209">
      <w:pPr>
        <w:spacing w:after="0" w:line="480" w:lineRule="auto"/>
        <w:ind w:firstLine="708"/>
        <w:jc w:val="both"/>
        <w:rPr>
          <w:rFonts w:ascii="Arial" w:hAnsi="Arial" w:cs="Arial"/>
          <w:lang w:val="en-GB"/>
        </w:rPr>
      </w:pPr>
    </w:p>
    <w:p w:rsidR="009D6DBD" w:rsidRPr="001333F0" w:rsidRDefault="000849F6" w:rsidP="00DD0209">
      <w:p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b/>
          <w:bCs/>
          <w:lang w:val="en-GB"/>
        </w:rPr>
      </w:pPr>
      <w:r>
        <w:rPr>
          <w:rFonts w:ascii="Arial" w:hAnsi="Arial" w:cs="Arial"/>
          <w:b/>
          <w:bCs/>
          <w:lang w:val="en-GB"/>
        </w:rPr>
        <w:t xml:space="preserve">ACKNOWLEDGEMENTS </w:t>
      </w:r>
    </w:p>
    <w:p w:rsidR="003703D7" w:rsidRDefault="009D6DBD" w:rsidP="004F4B77">
      <w:pPr>
        <w:spacing w:line="480" w:lineRule="auto"/>
        <w:jc w:val="both"/>
        <w:rPr>
          <w:rFonts w:ascii="Arial" w:hAnsi="Arial" w:cs="Arial"/>
          <w:lang w:val="en-GB"/>
        </w:rPr>
      </w:pPr>
      <w:r w:rsidRPr="001333F0">
        <w:rPr>
          <w:rFonts w:ascii="Arial" w:hAnsi="Arial" w:cs="Arial"/>
          <w:lang w:val="en-GB"/>
        </w:rPr>
        <w:t>We would like to thank the mothers of the Dutch Childhood Cancer Parent Organisation who critically reviewed the questionnaire about parents’ experiences of care during the paediatric palliative phase.</w:t>
      </w:r>
      <w:r w:rsidR="00215A8A">
        <w:rPr>
          <w:rFonts w:ascii="Arial" w:hAnsi="Arial" w:cs="Arial"/>
          <w:lang w:val="en-GB"/>
        </w:rPr>
        <w:t xml:space="preserve"> </w:t>
      </w:r>
    </w:p>
    <w:p w:rsidR="004800C4" w:rsidRDefault="004800C4" w:rsidP="00DD0209">
      <w:pPr>
        <w:spacing w:line="480" w:lineRule="auto"/>
        <w:rPr>
          <w:rFonts w:ascii="Arial" w:hAnsi="Arial" w:cs="Arial"/>
          <w:b/>
          <w:bCs/>
          <w:lang w:val="en-GB"/>
        </w:rPr>
      </w:pPr>
    </w:p>
    <w:p w:rsidR="003828C1" w:rsidRPr="001333F0" w:rsidRDefault="000849F6" w:rsidP="00DD0209">
      <w:pPr>
        <w:spacing w:line="480" w:lineRule="auto"/>
        <w:rPr>
          <w:rFonts w:ascii="Arial" w:hAnsi="Arial" w:cs="Arial"/>
          <w:b/>
          <w:bCs/>
          <w:lang w:val="en-GB"/>
        </w:rPr>
      </w:pPr>
      <w:r>
        <w:rPr>
          <w:rFonts w:ascii="Arial" w:hAnsi="Arial" w:cs="Arial"/>
          <w:b/>
          <w:bCs/>
          <w:lang w:val="en-GB"/>
        </w:rPr>
        <w:t>AUTHOR DISCLOSURE STATEMENT</w:t>
      </w:r>
    </w:p>
    <w:p w:rsidR="003828C1" w:rsidRPr="001333F0" w:rsidRDefault="003828C1" w:rsidP="00DD0209">
      <w:pPr>
        <w:spacing w:line="480" w:lineRule="auto"/>
        <w:rPr>
          <w:rFonts w:ascii="Arial" w:hAnsi="Arial" w:cs="Arial"/>
          <w:bCs/>
          <w:lang w:val="en-GB"/>
        </w:rPr>
      </w:pPr>
      <w:r w:rsidRPr="001333F0">
        <w:rPr>
          <w:rFonts w:ascii="Arial" w:hAnsi="Arial" w:cs="Arial"/>
          <w:bCs/>
          <w:lang w:val="en-GB"/>
        </w:rPr>
        <w:t xml:space="preserve">No </w:t>
      </w:r>
      <w:r w:rsidR="00F7076D" w:rsidRPr="001333F0">
        <w:rPr>
          <w:rFonts w:ascii="Arial" w:hAnsi="Arial" w:cs="Arial"/>
          <w:bCs/>
          <w:lang w:val="en-GB"/>
        </w:rPr>
        <w:t>conflicts of interest.</w:t>
      </w:r>
      <w:r w:rsidRPr="001333F0">
        <w:rPr>
          <w:rFonts w:ascii="Arial" w:hAnsi="Arial" w:cs="Arial"/>
          <w:bCs/>
          <w:lang w:val="en-GB"/>
        </w:rPr>
        <w:t xml:space="preserve"> </w:t>
      </w:r>
    </w:p>
    <w:p w:rsidR="004800C4" w:rsidRDefault="004800C4" w:rsidP="00DD0209">
      <w:pPr>
        <w:spacing w:line="480" w:lineRule="auto"/>
        <w:rPr>
          <w:rFonts w:ascii="Arial" w:hAnsi="Arial" w:cs="Arial"/>
          <w:b/>
          <w:bCs/>
          <w:lang w:val="en-GB"/>
        </w:rPr>
      </w:pPr>
    </w:p>
    <w:p w:rsidR="003828C1" w:rsidRPr="001333F0" w:rsidRDefault="000849F6" w:rsidP="00DD0209">
      <w:pPr>
        <w:spacing w:line="480" w:lineRule="auto"/>
        <w:rPr>
          <w:rFonts w:ascii="Arial" w:hAnsi="Arial" w:cs="Arial"/>
          <w:b/>
          <w:bCs/>
          <w:lang w:val="en-GB"/>
        </w:rPr>
      </w:pPr>
      <w:r>
        <w:rPr>
          <w:rFonts w:ascii="Arial" w:hAnsi="Arial" w:cs="Arial"/>
          <w:b/>
          <w:bCs/>
          <w:lang w:val="en-GB"/>
        </w:rPr>
        <w:t xml:space="preserve">FINANCIAL DISCLOSURE </w:t>
      </w:r>
    </w:p>
    <w:p w:rsidR="003828C1" w:rsidRPr="001333F0" w:rsidRDefault="00DF0CF7" w:rsidP="00DD0209">
      <w:pPr>
        <w:spacing w:line="480" w:lineRule="auto"/>
        <w:rPr>
          <w:rFonts w:ascii="Arial" w:hAnsi="Arial" w:cs="Arial"/>
          <w:bCs/>
          <w:lang w:val="en-GB"/>
        </w:rPr>
      </w:pPr>
      <w:r w:rsidRPr="001333F0">
        <w:rPr>
          <w:rFonts w:ascii="Arial" w:hAnsi="Arial" w:cs="Arial"/>
          <w:bCs/>
          <w:lang w:val="en-GB"/>
        </w:rPr>
        <w:t>No specific funding.</w:t>
      </w:r>
    </w:p>
    <w:p w:rsidR="00A873E4" w:rsidRPr="001333F0" w:rsidRDefault="00A873E4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</w:p>
    <w:p w:rsidR="00A873E4" w:rsidRPr="001333F0" w:rsidRDefault="00A873E4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</w:p>
    <w:p w:rsidR="00A873E4" w:rsidRPr="004F4B77" w:rsidRDefault="00A873E4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</w:p>
    <w:p w:rsidR="00A873E4" w:rsidRDefault="00A873E4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</w:p>
    <w:p w:rsidR="004F4B77" w:rsidRDefault="004F4B77" w:rsidP="00DD0209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</w:p>
    <w:p w:rsidR="00BC7257" w:rsidRPr="004F4B77" w:rsidRDefault="003828C1" w:rsidP="004F4B77">
      <w:pPr>
        <w:spacing w:after="0" w:line="480" w:lineRule="auto"/>
        <w:jc w:val="both"/>
        <w:rPr>
          <w:rFonts w:ascii="Arial" w:hAnsi="Arial" w:cs="Arial"/>
          <w:b/>
          <w:lang w:val="en-GB"/>
        </w:rPr>
      </w:pPr>
      <w:r w:rsidRPr="004F4B77">
        <w:rPr>
          <w:rFonts w:ascii="Arial" w:hAnsi="Arial" w:cs="Arial"/>
          <w:b/>
          <w:lang w:val="en-GB"/>
        </w:rPr>
        <w:lastRenderedPageBreak/>
        <w:t>R</w:t>
      </w:r>
      <w:r w:rsidR="00B77CE4">
        <w:rPr>
          <w:rFonts w:ascii="Arial" w:hAnsi="Arial" w:cs="Arial"/>
          <w:b/>
          <w:lang w:val="en-GB"/>
        </w:rPr>
        <w:t>EFERENCES</w:t>
      </w:r>
    </w:p>
    <w:p w:rsidR="004F4B77" w:rsidRPr="004F4B77" w:rsidRDefault="002F28E1" w:rsidP="004F4B77">
      <w:pPr>
        <w:pStyle w:val="EndNoteBibliography"/>
        <w:spacing w:after="0" w:line="480" w:lineRule="auto"/>
        <w:rPr>
          <w:rFonts w:ascii="Arial" w:hAnsi="Arial" w:cs="Arial"/>
          <w:lang w:val="nl-NL"/>
        </w:rPr>
      </w:pPr>
      <w:r w:rsidRPr="004F4B77">
        <w:rPr>
          <w:rFonts w:ascii="Arial" w:hAnsi="Arial" w:cs="Arial"/>
          <w:lang w:val="en-GB"/>
        </w:rPr>
        <w:fldChar w:fldCharType="begin"/>
      </w:r>
      <w:r w:rsidR="0093470C" w:rsidRPr="0085532E">
        <w:rPr>
          <w:rFonts w:ascii="Arial" w:hAnsi="Arial" w:cs="Arial"/>
        </w:rPr>
        <w:instrText xml:space="preserve"> ADDIN EN.REFLIST </w:instrText>
      </w:r>
      <w:r w:rsidRPr="004F4B77">
        <w:rPr>
          <w:rFonts w:ascii="Arial" w:hAnsi="Arial" w:cs="Arial"/>
          <w:lang w:val="en-GB"/>
        </w:rPr>
        <w:fldChar w:fldCharType="separate"/>
      </w:r>
      <w:bookmarkStart w:id="1" w:name="_ENREF_1"/>
      <w:r w:rsidR="004F4B77" w:rsidRPr="0085532E">
        <w:rPr>
          <w:rFonts w:ascii="Arial" w:hAnsi="Arial" w:cs="Arial"/>
        </w:rPr>
        <w:t>1.</w:t>
      </w:r>
      <w:r w:rsidR="004F4B77" w:rsidRPr="0085532E">
        <w:rPr>
          <w:rFonts w:ascii="Arial" w:hAnsi="Arial" w:cs="Arial"/>
        </w:rPr>
        <w:tab/>
        <w:t xml:space="preserve">Zwaan CM, Kearns P, Caron H, Verschuur A, Riccardi R, Boos J, et al. </w:t>
      </w:r>
      <w:r w:rsidR="004F4B77" w:rsidRPr="004F4B77">
        <w:rPr>
          <w:rFonts w:ascii="Arial" w:hAnsi="Arial" w:cs="Arial"/>
        </w:rPr>
        <w:t xml:space="preserve">The role of the 'innovative therapies for children with cancer' (ITCC) European consortium. </w:t>
      </w:r>
      <w:r w:rsidR="004F4B77" w:rsidRPr="004F4B77">
        <w:rPr>
          <w:rFonts w:ascii="Arial" w:hAnsi="Arial" w:cs="Arial"/>
          <w:lang w:val="nl-NL"/>
        </w:rPr>
        <w:t>Cancer Treat Rev. 2010; 36:328-34</w:t>
      </w:r>
      <w:bookmarkEnd w:id="1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" w:name="_ENREF_2"/>
      <w:r w:rsidRPr="004F4B77">
        <w:rPr>
          <w:rFonts w:ascii="Arial" w:hAnsi="Arial" w:cs="Arial"/>
          <w:lang w:val="nl-NL"/>
        </w:rPr>
        <w:t>2.</w:t>
      </w:r>
      <w:r w:rsidRPr="004F4B77">
        <w:rPr>
          <w:rFonts w:ascii="Arial" w:hAnsi="Arial" w:cs="Arial"/>
          <w:lang w:val="nl-NL"/>
        </w:rPr>
        <w:tab/>
        <w:t xml:space="preserve">Commissie Doek. Advies medisch-wetenschappelijk onderzoek met kinderen. </w:t>
      </w:r>
      <w:r w:rsidRPr="004F4B77">
        <w:rPr>
          <w:rFonts w:ascii="Arial" w:hAnsi="Arial" w:cs="Arial"/>
        </w:rPr>
        <w:t xml:space="preserve">2009.  Available from: </w:t>
      </w:r>
      <w:hyperlink r:id="rId9" w:history="1">
        <w:r w:rsidRPr="004F4B77">
          <w:rPr>
            <w:rStyle w:val="Hyperlink"/>
            <w:rFonts w:ascii="Arial" w:hAnsi="Arial" w:cs="Arial"/>
          </w:rPr>
          <w:t>http://www.rijksoverheid.nl/documenten-en-publicaties/kamerstukken/2009/11/26/advies-commissie-doek.html</w:t>
        </w:r>
      </w:hyperlink>
      <w:r w:rsidRPr="004F4B77">
        <w:rPr>
          <w:rFonts w:ascii="Arial" w:hAnsi="Arial" w:cs="Arial"/>
        </w:rPr>
        <w:t xml:space="preserve">. Accessed April 16th, 2015. </w:t>
      </w:r>
      <w:bookmarkEnd w:id="2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3" w:name="_ENREF_3"/>
      <w:r w:rsidRPr="004F4B77">
        <w:rPr>
          <w:rFonts w:ascii="Arial" w:hAnsi="Arial" w:cs="Arial"/>
        </w:rPr>
        <w:t>3.</w:t>
      </w:r>
      <w:r w:rsidRPr="004F4B77">
        <w:rPr>
          <w:rFonts w:ascii="Arial" w:hAnsi="Arial" w:cs="Arial"/>
        </w:rPr>
        <w:tab/>
        <w:t>Fine PG. Maximizing benefits and minimizing risks in palliative care research that involves patients near the end of life. J Pain Symptom Manage. 2003; 25:S53-62</w:t>
      </w:r>
      <w:bookmarkEnd w:id="3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4" w:name="_ENREF_4"/>
      <w:r w:rsidRPr="004F4B77">
        <w:rPr>
          <w:rFonts w:ascii="Arial" w:hAnsi="Arial" w:cs="Arial"/>
        </w:rPr>
        <w:t>4.</w:t>
      </w:r>
      <w:r w:rsidRPr="004F4B77">
        <w:rPr>
          <w:rFonts w:ascii="Arial" w:hAnsi="Arial" w:cs="Arial"/>
        </w:rPr>
        <w:tab/>
        <w:t>Stevens T, Wilde D, Paz S, Ahmedzai SH, Rawson A, Wragg D. Palliative care research protocols: a special case for ethical review? Palliat Med. 2003; 17:482-90</w:t>
      </w:r>
      <w:bookmarkEnd w:id="4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5" w:name="_ENREF_5"/>
      <w:r w:rsidRPr="004F4B77">
        <w:rPr>
          <w:rFonts w:ascii="Arial" w:hAnsi="Arial" w:cs="Arial"/>
        </w:rPr>
        <w:t>5.</w:t>
      </w:r>
      <w:r w:rsidRPr="004F4B77">
        <w:rPr>
          <w:rFonts w:ascii="Arial" w:hAnsi="Arial" w:cs="Arial"/>
        </w:rPr>
        <w:tab/>
        <w:t>Duke S, Bennett H. Review: a narrative review of the published ethical debates in palliative care research and an assessment of their adequacy to inform research governance. Palliat Med. 2010; 24:111-26</w:t>
      </w:r>
      <w:bookmarkEnd w:id="5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  <w:lang w:val="nl-NL"/>
        </w:rPr>
      </w:pPr>
      <w:bookmarkStart w:id="6" w:name="_ENREF_6"/>
      <w:r w:rsidRPr="004F4B77">
        <w:rPr>
          <w:rFonts w:ascii="Arial" w:hAnsi="Arial" w:cs="Arial"/>
        </w:rPr>
        <w:t>6.</w:t>
      </w:r>
      <w:r w:rsidRPr="004F4B77">
        <w:rPr>
          <w:rFonts w:ascii="Arial" w:hAnsi="Arial" w:cs="Arial"/>
        </w:rPr>
        <w:tab/>
        <w:t xml:space="preserve">Rapoport A. Addressing ethical concerns regarding pediatric palliative care research. </w:t>
      </w:r>
      <w:r w:rsidRPr="004F4B77">
        <w:rPr>
          <w:rFonts w:ascii="Arial" w:hAnsi="Arial" w:cs="Arial"/>
          <w:lang w:val="nl-NL"/>
        </w:rPr>
        <w:t>Arch Pediatr Adolesc Med. 2009; 163:688-91</w:t>
      </w:r>
      <w:bookmarkEnd w:id="6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7" w:name="_ENREF_7"/>
      <w:r w:rsidRPr="004F4B77">
        <w:rPr>
          <w:rFonts w:ascii="Arial" w:hAnsi="Arial" w:cs="Arial"/>
          <w:lang w:val="nl-NL"/>
        </w:rPr>
        <w:t>7.</w:t>
      </w:r>
      <w:r w:rsidRPr="004F4B77">
        <w:rPr>
          <w:rFonts w:ascii="Arial" w:hAnsi="Arial" w:cs="Arial"/>
          <w:lang w:val="nl-NL"/>
        </w:rPr>
        <w:tab/>
        <w:t xml:space="preserve">Wolfe J, Grier HE, Klar N, Levin SB, Ellenbogen JM, Salem-Schatz S, et al. </w:t>
      </w:r>
      <w:r w:rsidRPr="004F4B77">
        <w:rPr>
          <w:rFonts w:ascii="Arial" w:hAnsi="Arial" w:cs="Arial"/>
        </w:rPr>
        <w:t>Symptoms and suffering at the end of life in children with cancer. N Engl J Med. 2000; 342:326-33</w:t>
      </w:r>
      <w:bookmarkEnd w:id="7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8" w:name="_ENREF_8"/>
      <w:r w:rsidRPr="004F4B77">
        <w:rPr>
          <w:rFonts w:ascii="Arial" w:hAnsi="Arial" w:cs="Arial"/>
        </w:rPr>
        <w:t>8.</w:t>
      </w:r>
      <w:r w:rsidRPr="004F4B77">
        <w:rPr>
          <w:rFonts w:ascii="Arial" w:hAnsi="Arial" w:cs="Arial"/>
        </w:rPr>
        <w:tab/>
        <w:t>Lee DP, Skolnik JM, Adamson PC. Pediatric phase I trials in oncology: an analysis of study conduct efficiency. J Clin Oncol. 2005; 23:8431-41</w:t>
      </w:r>
      <w:bookmarkEnd w:id="8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9" w:name="_ENREF_9"/>
      <w:r w:rsidRPr="004F4B77">
        <w:rPr>
          <w:rFonts w:ascii="Arial" w:hAnsi="Arial" w:cs="Arial"/>
        </w:rPr>
        <w:t>9.</w:t>
      </w:r>
      <w:r w:rsidRPr="004F4B77">
        <w:rPr>
          <w:rFonts w:ascii="Arial" w:hAnsi="Arial" w:cs="Arial"/>
        </w:rPr>
        <w:tab/>
        <w:t>Horstmann E, McCabe MS, Grochow L, Yamamoto S, Rubinstein L, Budd T, et al. Risks and benefits of phase 1 oncology trials, 1991 through 2002. N Engl J Med. 2005; 352:895-904</w:t>
      </w:r>
      <w:bookmarkEnd w:id="9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0" w:name="_ENREF_10"/>
      <w:r w:rsidRPr="004F4B77">
        <w:rPr>
          <w:rFonts w:ascii="Arial" w:hAnsi="Arial" w:cs="Arial"/>
        </w:rPr>
        <w:t>10.</w:t>
      </w:r>
      <w:r w:rsidRPr="004F4B77">
        <w:rPr>
          <w:rFonts w:ascii="Arial" w:hAnsi="Arial" w:cs="Arial"/>
        </w:rPr>
        <w:tab/>
        <w:t>Carter BS, Levetown M, Friebert SE. Palliative Care for Infants, Children, and Adolescents: A Practical Handbook. Baltimore, MD: Johns Hopkins University Press; 2011</w:t>
      </w:r>
      <w:bookmarkEnd w:id="10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1" w:name="_ENREF_11"/>
      <w:r w:rsidRPr="004F4B77">
        <w:rPr>
          <w:rFonts w:ascii="Arial" w:hAnsi="Arial" w:cs="Arial"/>
        </w:rPr>
        <w:lastRenderedPageBreak/>
        <w:t>11.</w:t>
      </w:r>
      <w:r w:rsidRPr="004F4B77">
        <w:rPr>
          <w:rFonts w:ascii="Arial" w:hAnsi="Arial" w:cs="Arial"/>
        </w:rPr>
        <w:tab/>
        <w:t>Maurer SH, Hinds PS, Spunt SL, Furman WL, Kane JR, Baker JN. Decision making by parents of children with incurable cancer who opt for enrollment on a phase I trial compared with choosing a do not resuscitate/terminal care option. J Clin Oncol. 2010; 28:3292-8</w:t>
      </w:r>
      <w:bookmarkEnd w:id="11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2" w:name="_ENREF_12"/>
      <w:r w:rsidRPr="004F4B77">
        <w:rPr>
          <w:rFonts w:ascii="Arial" w:hAnsi="Arial" w:cs="Arial"/>
        </w:rPr>
        <w:t>12.</w:t>
      </w:r>
      <w:r w:rsidRPr="004F4B77">
        <w:rPr>
          <w:rFonts w:ascii="Arial" w:hAnsi="Arial" w:cs="Arial"/>
        </w:rPr>
        <w:tab/>
        <w:t>Barrera M, D'Agostino N, Gammon J, Spencer L, Baruchel S. Health-related quality of life and enrollment in phase 1 trials in children with incurable cancer. Palliat Support Care. 2005; 3:191-6</w:t>
      </w:r>
      <w:bookmarkEnd w:id="12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3" w:name="_ENREF_13"/>
      <w:r w:rsidRPr="004F4B77">
        <w:rPr>
          <w:rFonts w:ascii="Arial" w:hAnsi="Arial" w:cs="Arial"/>
        </w:rPr>
        <w:t>13.</w:t>
      </w:r>
      <w:r w:rsidRPr="004F4B77">
        <w:rPr>
          <w:rFonts w:ascii="Arial" w:hAnsi="Arial" w:cs="Arial"/>
        </w:rPr>
        <w:tab/>
        <w:t>Deatrick JA, Angst DB, Moore C. Parents' views of their children's participation in phase I oncology clinical trials. J Pediatr Oncol Nurs. 2002; 19:114-21</w:t>
      </w:r>
      <w:bookmarkEnd w:id="13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4" w:name="_ENREF_14"/>
      <w:r w:rsidRPr="004F4B77">
        <w:rPr>
          <w:rFonts w:ascii="Arial" w:hAnsi="Arial" w:cs="Arial"/>
        </w:rPr>
        <w:t>14.</w:t>
      </w:r>
      <w:r w:rsidRPr="004F4B77">
        <w:rPr>
          <w:rFonts w:ascii="Arial" w:hAnsi="Arial" w:cs="Arial"/>
        </w:rPr>
        <w:tab/>
        <w:t>Truong TH, Weeks JC, Cook EF, Joffe S. Outcomes of informed consent among parents of children in cancer clinical trials. Pediatr Blood Cancer. 2011; 57:998-1004</w:t>
      </w:r>
      <w:bookmarkEnd w:id="14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5" w:name="_ENREF_15"/>
      <w:r w:rsidRPr="004F4B77">
        <w:rPr>
          <w:rFonts w:ascii="Arial" w:hAnsi="Arial" w:cs="Arial"/>
        </w:rPr>
        <w:t>15.</w:t>
      </w:r>
      <w:r w:rsidRPr="004F4B77">
        <w:rPr>
          <w:rFonts w:ascii="Arial" w:hAnsi="Arial" w:cs="Arial"/>
        </w:rPr>
        <w:tab/>
        <w:t>Simon C, Eder M, Kodish E, Siminoff L. Altruistic discourse in the informed consent process for childhood cancer clinical trials. Am J Bioeth. 2006; 6:40-7</w:t>
      </w:r>
      <w:bookmarkEnd w:id="15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6" w:name="_ENREF_16"/>
      <w:r w:rsidRPr="004F4B77">
        <w:rPr>
          <w:rFonts w:ascii="Arial" w:hAnsi="Arial" w:cs="Arial"/>
        </w:rPr>
        <w:t>16.</w:t>
      </w:r>
      <w:r w:rsidRPr="004F4B77">
        <w:rPr>
          <w:rFonts w:ascii="Arial" w:hAnsi="Arial" w:cs="Arial"/>
        </w:rPr>
        <w:tab/>
        <w:t>Hinds PS, Drew D, Oakes LL, Fouladi M, Spunt SL, Church C, et al. End-of-life care preferences of pediatric patients with cancer. J Clin Oncol. 2005; 23:9146-54</w:t>
      </w:r>
      <w:bookmarkEnd w:id="16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7" w:name="_ENREF_17"/>
      <w:r w:rsidRPr="004F4B77">
        <w:rPr>
          <w:rFonts w:ascii="Arial" w:hAnsi="Arial" w:cs="Arial"/>
        </w:rPr>
        <w:t>17.</w:t>
      </w:r>
      <w:r w:rsidRPr="004F4B77">
        <w:rPr>
          <w:rFonts w:ascii="Arial" w:hAnsi="Arial" w:cs="Arial"/>
        </w:rPr>
        <w:tab/>
        <w:t>Keusch F, Rao R, Chang L, Lepkowski J, Reddy P, Choi SW. Participation in clinical research: perspectives of adult patients and parents of pediatric patients undergoing hematopoietic stem cell transplantation. Biol Blood Marrow Transplant. 2014; 20:1604-11</w:t>
      </w:r>
      <w:bookmarkEnd w:id="17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8" w:name="_ENREF_18"/>
      <w:r w:rsidRPr="004F4B77">
        <w:rPr>
          <w:rFonts w:ascii="Arial" w:hAnsi="Arial" w:cs="Arial"/>
        </w:rPr>
        <w:t>18.</w:t>
      </w:r>
      <w:r w:rsidRPr="004F4B77">
        <w:rPr>
          <w:rFonts w:ascii="Arial" w:hAnsi="Arial" w:cs="Arial"/>
        </w:rPr>
        <w:tab/>
        <w:t>Berg SL, Winick N, Ingle AM, Adamson PC, Blaney SM. Reasons for participation in optional pharmacokinetic studies in children with cancer: a Children's Oncology Group phase 1 consortium study. Pediatr Blood Cancer. 2010; 55:119-22</w:t>
      </w:r>
      <w:bookmarkEnd w:id="18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19" w:name="_ENREF_19"/>
      <w:r w:rsidRPr="004F4B77">
        <w:rPr>
          <w:rFonts w:ascii="Arial" w:hAnsi="Arial" w:cs="Arial"/>
        </w:rPr>
        <w:t>19.</w:t>
      </w:r>
      <w:r w:rsidRPr="004F4B77">
        <w:rPr>
          <w:rFonts w:ascii="Arial" w:hAnsi="Arial" w:cs="Arial"/>
        </w:rPr>
        <w:tab/>
        <w:t>Miller VA, Baker JN, Leek AC, Hizlan S, Rheingold SR, Yamokoski AD, et al. Adolescent perspectives on phase I cancer research. Pediatr Blood Cancer. 2013; 60:873-8</w:t>
      </w:r>
      <w:bookmarkEnd w:id="19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0" w:name="_ENREF_20"/>
      <w:r w:rsidRPr="004F4B77">
        <w:rPr>
          <w:rFonts w:ascii="Arial" w:hAnsi="Arial" w:cs="Arial"/>
        </w:rPr>
        <w:t>20.</w:t>
      </w:r>
      <w:r w:rsidRPr="004F4B77">
        <w:rPr>
          <w:rFonts w:ascii="Arial" w:hAnsi="Arial" w:cs="Arial"/>
        </w:rPr>
        <w:tab/>
        <w:t>Ulrich CM, Grady C, Wendler D. Palliative care: a supportive adjunct to pediatric phase I clinical trials for anticancer agents? Pediatrics. 2004; 114:852-5</w:t>
      </w:r>
      <w:bookmarkEnd w:id="20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1" w:name="_ENREF_21"/>
      <w:r w:rsidRPr="004F4B77">
        <w:rPr>
          <w:rFonts w:ascii="Arial" w:hAnsi="Arial" w:cs="Arial"/>
        </w:rPr>
        <w:t>21.</w:t>
      </w:r>
      <w:r w:rsidRPr="004F4B77">
        <w:rPr>
          <w:rFonts w:ascii="Arial" w:hAnsi="Arial" w:cs="Arial"/>
        </w:rPr>
        <w:tab/>
        <w:t>Tomlinson D, Bartels U, Hendershot E, Constantin J, Wrathall G, Sung L. Challenges to participation in paediatric palliative care research: a review of the literature. Palliat Med. 2007; 21:435-40</w:t>
      </w:r>
      <w:bookmarkEnd w:id="21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  <w:lang w:val="nl-NL"/>
        </w:rPr>
      </w:pPr>
      <w:bookmarkStart w:id="22" w:name="_ENREF_22"/>
      <w:r w:rsidRPr="004F4B77">
        <w:rPr>
          <w:rFonts w:ascii="Arial" w:hAnsi="Arial" w:cs="Arial"/>
        </w:rPr>
        <w:lastRenderedPageBreak/>
        <w:t>22.</w:t>
      </w:r>
      <w:r w:rsidRPr="004F4B77">
        <w:rPr>
          <w:rFonts w:ascii="Arial" w:hAnsi="Arial" w:cs="Arial"/>
        </w:rPr>
        <w:tab/>
        <w:t xml:space="preserve">Hunfeld JA, Passchier J. Participation in medical research; a systematic review of the understanding and experience of children and adolescents. </w:t>
      </w:r>
      <w:r w:rsidRPr="004F4B77">
        <w:rPr>
          <w:rFonts w:ascii="Arial" w:hAnsi="Arial" w:cs="Arial"/>
          <w:lang w:val="nl-NL"/>
        </w:rPr>
        <w:t>Patient Educ Couns. 2012; 87:268-76</w:t>
      </w:r>
      <w:bookmarkEnd w:id="22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  <w:lang w:val="nl-NL"/>
        </w:rPr>
      </w:pPr>
      <w:bookmarkStart w:id="23" w:name="_ENREF_23"/>
      <w:r w:rsidRPr="004F4B77">
        <w:rPr>
          <w:rFonts w:ascii="Arial" w:hAnsi="Arial" w:cs="Arial"/>
          <w:lang w:val="nl-NL"/>
        </w:rPr>
        <w:t>23.</w:t>
      </w:r>
      <w:r w:rsidRPr="004F4B77">
        <w:rPr>
          <w:rFonts w:ascii="Arial" w:hAnsi="Arial" w:cs="Arial"/>
          <w:lang w:val="nl-NL"/>
        </w:rPr>
        <w:tab/>
        <w:t xml:space="preserve">van der Geest IM, Darlington AS, Streng IC, Michiels EM, Pieters R, van den Heuvel-Eibrink MM. </w:t>
      </w:r>
      <w:r w:rsidRPr="004F4B77">
        <w:rPr>
          <w:rFonts w:ascii="Arial" w:hAnsi="Arial" w:cs="Arial"/>
        </w:rPr>
        <w:t xml:space="preserve">Parents' experiences of pediatric palliative care and the impact on long-term parental grief. </w:t>
      </w:r>
      <w:r w:rsidRPr="004F4B77">
        <w:rPr>
          <w:rFonts w:ascii="Arial" w:hAnsi="Arial" w:cs="Arial"/>
          <w:lang w:val="nl-NL"/>
        </w:rPr>
        <w:t>J Pain Symptom Manage. 2014; 47:1043-53</w:t>
      </w:r>
      <w:bookmarkEnd w:id="23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4" w:name="_ENREF_24"/>
      <w:r w:rsidRPr="004F4B77">
        <w:rPr>
          <w:rFonts w:ascii="Arial" w:hAnsi="Arial" w:cs="Arial"/>
          <w:lang w:val="nl-NL"/>
        </w:rPr>
        <w:t>24.</w:t>
      </w:r>
      <w:r w:rsidRPr="004F4B77">
        <w:rPr>
          <w:rFonts w:ascii="Arial" w:hAnsi="Arial" w:cs="Arial"/>
          <w:lang w:val="nl-NL"/>
        </w:rPr>
        <w:tab/>
        <w:t xml:space="preserve">van der Geest IM, van den Heuvel-Eibrink MM, Falkenburg N, Michiels EM, van Vliet L, Pieters R, et al. </w:t>
      </w:r>
      <w:r w:rsidRPr="004F4B77">
        <w:rPr>
          <w:rFonts w:ascii="Arial" w:hAnsi="Arial" w:cs="Arial"/>
        </w:rPr>
        <w:t xml:space="preserve">Parents' Faith and Hope during the Pediatric Palliative Phase and the Association with Long-Term Parental Adjustment. J Palliat Med. 2015; </w:t>
      </w:r>
      <w:bookmarkEnd w:id="24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5" w:name="_ENREF_25"/>
      <w:r w:rsidRPr="004F4B77">
        <w:rPr>
          <w:rFonts w:ascii="Arial" w:hAnsi="Arial" w:cs="Arial"/>
        </w:rPr>
        <w:t>25.</w:t>
      </w:r>
      <w:r w:rsidRPr="004F4B77">
        <w:rPr>
          <w:rFonts w:ascii="Arial" w:hAnsi="Arial" w:cs="Arial"/>
        </w:rPr>
        <w:tab/>
        <w:t>Ritchie J, Lewis J. Qualitative research practice: a guide for social science students and researchers. London: SAGE; 2003</w:t>
      </w:r>
      <w:bookmarkEnd w:id="25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6" w:name="_ENREF_26"/>
      <w:r w:rsidRPr="004F4B77">
        <w:rPr>
          <w:rFonts w:ascii="Arial" w:hAnsi="Arial" w:cs="Arial"/>
        </w:rPr>
        <w:t>26.</w:t>
      </w:r>
      <w:r w:rsidRPr="004F4B77">
        <w:rPr>
          <w:rFonts w:ascii="Arial" w:hAnsi="Arial" w:cs="Arial"/>
        </w:rPr>
        <w:tab/>
        <w:t>Hinds PS, Oakes L, Furman W, Quargnenti A, Olson MS, Foppiano P, et al. End-of-life decision making by adolescents, parents, and healthcare providers in pediatric oncology: research to evidence-based practice guidelines. Cancer Nurs. 2001; 24:122-34; quiz 35-6</w:t>
      </w:r>
      <w:bookmarkEnd w:id="26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7" w:name="_ENREF_27"/>
      <w:r w:rsidRPr="004F4B77">
        <w:rPr>
          <w:rFonts w:ascii="Arial" w:hAnsi="Arial" w:cs="Arial"/>
        </w:rPr>
        <w:t>27.</w:t>
      </w:r>
      <w:r w:rsidRPr="004F4B77">
        <w:rPr>
          <w:rFonts w:ascii="Arial" w:hAnsi="Arial" w:cs="Arial"/>
        </w:rPr>
        <w:tab/>
        <w:t>Steele R, Cadell S, Siden H, Andrews G, Smit Quosai T, Feichtinger L. Impact of research participation on parents of seriously ill children. J Palliat Med. 2014; 17:788-96</w:t>
      </w:r>
      <w:bookmarkEnd w:id="27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8" w:name="_ENREF_28"/>
      <w:r w:rsidRPr="004F4B77">
        <w:rPr>
          <w:rFonts w:ascii="Arial" w:hAnsi="Arial" w:cs="Arial"/>
        </w:rPr>
        <w:t>28.</w:t>
      </w:r>
      <w:r w:rsidRPr="004F4B77">
        <w:rPr>
          <w:rFonts w:ascii="Arial" w:hAnsi="Arial" w:cs="Arial"/>
        </w:rPr>
        <w:tab/>
        <w:t>Dyregrov K. Bereaved parents' experience of research participation. Soc Sci Med. 2004; 58:391-400</w:t>
      </w:r>
      <w:bookmarkEnd w:id="28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29" w:name="_ENREF_29"/>
      <w:r w:rsidRPr="004F4B77">
        <w:rPr>
          <w:rFonts w:ascii="Arial" w:hAnsi="Arial" w:cs="Arial"/>
        </w:rPr>
        <w:t>29.</w:t>
      </w:r>
      <w:r w:rsidRPr="004F4B77">
        <w:rPr>
          <w:rFonts w:ascii="Arial" w:hAnsi="Arial" w:cs="Arial"/>
        </w:rPr>
        <w:tab/>
        <w:t>Hill DL, Miller V, Walter JK, Carroll KW, Morrison WE, Munson DA, et al. Regoaling: a conceptual model of how parents of children with serious illness change medical care goals. BMC Palliat Care. 2014; 13:9</w:t>
      </w:r>
      <w:bookmarkEnd w:id="29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30" w:name="_ENREF_30"/>
      <w:r w:rsidRPr="004F4B77">
        <w:rPr>
          <w:rFonts w:ascii="Arial" w:hAnsi="Arial" w:cs="Arial"/>
        </w:rPr>
        <w:t>30.</w:t>
      </w:r>
      <w:r w:rsidRPr="004F4B77">
        <w:rPr>
          <w:rFonts w:ascii="Arial" w:hAnsi="Arial" w:cs="Arial"/>
        </w:rPr>
        <w:tab/>
        <w:t>American Academy of Pediatrics. Committee on Bioethics and Committee on Hospital Care. Palliative care for children. Pediatrics. 2000; 106:351-7</w:t>
      </w:r>
      <w:bookmarkEnd w:id="30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31" w:name="_ENREF_31"/>
      <w:r w:rsidRPr="004F4B77">
        <w:rPr>
          <w:rFonts w:ascii="Arial" w:hAnsi="Arial" w:cs="Arial"/>
        </w:rPr>
        <w:t>31.</w:t>
      </w:r>
      <w:r w:rsidRPr="004F4B77">
        <w:rPr>
          <w:rFonts w:ascii="Arial" w:hAnsi="Arial" w:cs="Arial"/>
        </w:rPr>
        <w:tab/>
        <w:t>Bluebond-Langner M, Belasco JB, Goldman A, Belasco C. Understanding parents' approaches to care and treatment of children with cancer when standard therapy has failed. J Clin Oncol. 2007; 25:2414-9</w:t>
      </w:r>
      <w:bookmarkEnd w:id="31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32" w:name="_ENREF_32"/>
      <w:r w:rsidRPr="004F4B77">
        <w:rPr>
          <w:rFonts w:ascii="Arial" w:hAnsi="Arial" w:cs="Arial"/>
        </w:rPr>
        <w:lastRenderedPageBreak/>
        <w:t>32.</w:t>
      </w:r>
      <w:r w:rsidRPr="004F4B77">
        <w:rPr>
          <w:rFonts w:ascii="Arial" w:hAnsi="Arial" w:cs="Arial"/>
        </w:rPr>
        <w:tab/>
        <w:t>Hinds PS, Oakes LL, Hicks J, Powell B, Srivastava DK, Spunt SL, et al. "Trying to be a good parent" as defined by interviews with parents who made phase I, terminal care, and resuscitation decisions for their children. J Clin Oncol. 2009; 27:5979-85</w:t>
      </w:r>
      <w:bookmarkEnd w:id="32"/>
    </w:p>
    <w:p w:rsidR="004F4B77" w:rsidRPr="004F4B77" w:rsidRDefault="004F4B77" w:rsidP="004F4B77">
      <w:pPr>
        <w:pStyle w:val="EndNoteBibliography"/>
        <w:spacing w:after="0" w:line="480" w:lineRule="auto"/>
        <w:rPr>
          <w:rFonts w:ascii="Arial" w:hAnsi="Arial" w:cs="Arial"/>
        </w:rPr>
      </w:pPr>
      <w:bookmarkStart w:id="33" w:name="_ENREF_33"/>
      <w:r w:rsidRPr="004F4B77">
        <w:rPr>
          <w:rFonts w:ascii="Arial" w:hAnsi="Arial" w:cs="Arial"/>
        </w:rPr>
        <w:t>33.</w:t>
      </w:r>
      <w:r w:rsidRPr="004F4B77">
        <w:rPr>
          <w:rFonts w:ascii="Arial" w:hAnsi="Arial" w:cs="Arial"/>
        </w:rPr>
        <w:tab/>
        <w:t>Granek L, Barrera M, Shaheed J, Nicholas D, Beaune L, D'Agostino N, et al. Trajectory of parental hope when a child has difficult-to-treat cancer: a prospective qualitative study. Psychooncology. 2013; 22:2436-44</w:t>
      </w:r>
      <w:bookmarkEnd w:id="33"/>
    </w:p>
    <w:p w:rsidR="004F4B77" w:rsidRPr="004F4B77" w:rsidRDefault="004F4B77" w:rsidP="004F4B77">
      <w:pPr>
        <w:pStyle w:val="EndNoteBibliography"/>
        <w:spacing w:line="480" w:lineRule="auto"/>
        <w:rPr>
          <w:rFonts w:ascii="Arial" w:hAnsi="Arial" w:cs="Arial"/>
        </w:rPr>
      </w:pPr>
      <w:bookmarkStart w:id="34" w:name="_ENREF_34"/>
      <w:r w:rsidRPr="004F4B77">
        <w:rPr>
          <w:rFonts w:ascii="Arial" w:hAnsi="Arial" w:cs="Arial"/>
        </w:rPr>
        <w:t>34.</w:t>
      </w:r>
      <w:r w:rsidRPr="004F4B77">
        <w:rPr>
          <w:rFonts w:ascii="Arial" w:hAnsi="Arial" w:cs="Arial"/>
        </w:rPr>
        <w:tab/>
        <w:t>Baker JN, Leek AC, Salas HS, Drotar D, Noll R, Rheingold SR, et al. Suggestions from adolescents, young adults, and parents for improving informed consent in phase 1 pediatric oncology trials. Cancer. 2013; 119:4154-61</w:t>
      </w:r>
      <w:bookmarkEnd w:id="34"/>
    </w:p>
    <w:p w:rsidR="00EF5A64" w:rsidRPr="001333F0" w:rsidRDefault="002F28E1" w:rsidP="004F4B77">
      <w:pPr>
        <w:spacing w:after="0" w:line="480" w:lineRule="auto"/>
        <w:jc w:val="both"/>
        <w:rPr>
          <w:rFonts w:ascii="Arial" w:hAnsi="Arial" w:cs="Arial"/>
          <w:color w:val="00B050"/>
          <w:sz w:val="24"/>
          <w:szCs w:val="24"/>
          <w:lang w:val="en-GB"/>
        </w:rPr>
      </w:pPr>
      <w:r w:rsidRPr="004F4B77">
        <w:rPr>
          <w:rFonts w:ascii="Arial" w:hAnsi="Arial" w:cs="Arial"/>
          <w:lang w:val="en-GB"/>
        </w:rPr>
        <w:fldChar w:fldCharType="end"/>
      </w:r>
    </w:p>
    <w:sectPr w:rsidR="00EF5A64" w:rsidRPr="001333F0" w:rsidSect="00FC4341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342F1" w:rsidRDefault="003342F1" w:rsidP="00597808">
      <w:pPr>
        <w:spacing w:after="0" w:line="240" w:lineRule="auto"/>
      </w:pPr>
      <w:r>
        <w:separator/>
      </w:r>
    </w:p>
  </w:endnote>
  <w:endnote w:type="continuationSeparator" w:id="0">
    <w:p w:rsidR="003342F1" w:rsidRDefault="003342F1" w:rsidP="005978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auto"/>
    <w:notTrueType/>
    <w:pitch w:val="variable"/>
    <w:sig w:usb0="00000001" w:usb1="08080000" w:usb2="00000010" w:usb3="00000000" w:csb0="001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40191718"/>
      <w:docPartObj>
        <w:docPartGallery w:val="Page Numbers (Bottom of Page)"/>
        <w:docPartUnique/>
      </w:docPartObj>
    </w:sdtPr>
    <w:sdtEndPr/>
    <w:sdtContent>
      <w:p w:rsidR="00665CDF" w:rsidRDefault="00665CDF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D103B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665CDF" w:rsidRDefault="00665CD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342F1" w:rsidRDefault="003342F1" w:rsidP="00597808">
      <w:pPr>
        <w:spacing w:after="0" w:line="240" w:lineRule="auto"/>
      </w:pPr>
      <w:r>
        <w:separator/>
      </w:r>
    </w:p>
  </w:footnote>
  <w:footnote w:type="continuationSeparator" w:id="0">
    <w:p w:rsidR="003342F1" w:rsidRDefault="003342F1" w:rsidP="0059780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7D5D38"/>
    <w:multiLevelType w:val="hybridMultilevel"/>
    <w:tmpl w:val="2318B2DA"/>
    <w:lvl w:ilvl="0" w:tplc="FF54039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85B15EE"/>
    <w:multiLevelType w:val="hybridMultilevel"/>
    <w:tmpl w:val="E5EC2528"/>
    <w:lvl w:ilvl="0" w:tplc="780272C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FF7B46"/>
    <w:multiLevelType w:val="hybridMultilevel"/>
    <w:tmpl w:val="AB64B74A"/>
    <w:lvl w:ilvl="0" w:tplc="527244C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5A60145"/>
    <w:multiLevelType w:val="hybridMultilevel"/>
    <w:tmpl w:val="8BC48542"/>
    <w:lvl w:ilvl="0" w:tplc="8474C67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F0221C"/>
    <w:multiLevelType w:val="hybridMultilevel"/>
    <w:tmpl w:val="8F148A62"/>
    <w:lvl w:ilvl="0" w:tplc="5048612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9FE3C98"/>
    <w:multiLevelType w:val="hybridMultilevel"/>
    <w:tmpl w:val="EEDE636A"/>
    <w:lvl w:ilvl="0" w:tplc="4DAACB76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B5E6A51"/>
    <w:multiLevelType w:val="hybridMultilevel"/>
    <w:tmpl w:val="74682842"/>
    <w:lvl w:ilvl="0" w:tplc="7060B0DC">
      <w:start w:val="1"/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75621AE"/>
    <w:multiLevelType w:val="hybridMultilevel"/>
    <w:tmpl w:val="667E64D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8100E32"/>
    <w:multiLevelType w:val="hybridMultilevel"/>
    <w:tmpl w:val="885EF88A"/>
    <w:lvl w:ilvl="0" w:tplc="1C28974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9DE155F"/>
    <w:multiLevelType w:val="hybridMultilevel"/>
    <w:tmpl w:val="DF7C480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E8A3DA3"/>
    <w:multiLevelType w:val="hybridMultilevel"/>
    <w:tmpl w:val="EB4E8C58"/>
    <w:lvl w:ilvl="0" w:tplc="14DA3F90">
      <w:start w:val="2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13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755B7D6A"/>
    <w:multiLevelType w:val="hybridMultilevel"/>
    <w:tmpl w:val="633E99A8"/>
    <w:lvl w:ilvl="0" w:tplc="67B4F21A"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8791868"/>
    <w:multiLevelType w:val="hybridMultilevel"/>
    <w:tmpl w:val="C1323C64"/>
    <w:lvl w:ilvl="0" w:tplc="56DCA41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10"/>
  </w:num>
  <w:num w:numId="4">
    <w:abstractNumId w:val="1"/>
  </w:num>
  <w:num w:numId="5">
    <w:abstractNumId w:val="11"/>
  </w:num>
  <w:num w:numId="6">
    <w:abstractNumId w:val="5"/>
  </w:num>
  <w:num w:numId="7">
    <w:abstractNumId w:val="4"/>
  </w:num>
  <w:num w:numId="8">
    <w:abstractNumId w:val="0"/>
  </w:num>
  <w:num w:numId="9">
    <w:abstractNumId w:val="12"/>
  </w:num>
  <w:num w:numId="10">
    <w:abstractNumId w:val="2"/>
  </w:num>
  <w:num w:numId="11">
    <w:abstractNumId w:val="6"/>
  </w:num>
  <w:num w:numId="12">
    <w:abstractNumId w:val="8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Paediatric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sxdzwapgws0wee9td5pp2wied02srrvdrvx&quot;&gt;EndnoteEditorialGPS04.02.2016&lt;record-ids&gt;&lt;item&gt;120&lt;/item&gt;&lt;item&gt;129&lt;/item&gt;&lt;item&gt;134&lt;/item&gt;&lt;/record-ids&gt;&lt;/item&gt;&lt;/Libraries&gt;"/>
  </w:docVars>
  <w:rsids>
    <w:rsidRoot w:val="00C97E2E"/>
    <w:rsid w:val="00001F10"/>
    <w:rsid w:val="0000262A"/>
    <w:rsid w:val="000065E4"/>
    <w:rsid w:val="000102D5"/>
    <w:rsid w:val="00011744"/>
    <w:rsid w:val="00013742"/>
    <w:rsid w:val="00014A61"/>
    <w:rsid w:val="00017AE3"/>
    <w:rsid w:val="0002001D"/>
    <w:rsid w:val="00020173"/>
    <w:rsid w:val="000203C0"/>
    <w:rsid w:val="00022386"/>
    <w:rsid w:val="0002302A"/>
    <w:rsid w:val="0002459E"/>
    <w:rsid w:val="000246C3"/>
    <w:rsid w:val="00031162"/>
    <w:rsid w:val="00031BFB"/>
    <w:rsid w:val="000326B1"/>
    <w:rsid w:val="00032A40"/>
    <w:rsid w:val="0003376F"/>
    <w:rsid w:val="00033817"/>
    <w:rsid w:val="0003753D"/>
    <w:rsid w:val="0003764D"/>
    <w:rsid w:val="0004037E"/>
    <w:rsid w:val="00040422"/>
    <w:rsid w:val="0004258E"/>
    <w:rsid w:val="00043A03"/>
    <w:rsid w:val="000503AE"/>
    <w:rsid w:val="00050508"/>
    <w:rsid w:val="0005056C"/>
    <w:rsid w:val="00050C28"/>
    <w:rsid w:val="00051B9E"/>
    <w:rsid w:val="00051C5E"/>
    <w:rsid w:val="0005369E"/>
    <w:rsid w:val="0005463E"/>
    <w:rsid w:val="00056276"/>
    <w:rsid w:val="00056657"/>
    <w:rsid w:val="00057C30"/>
    <w:rsid w:val="00060DBE"/>
    <w:rsid w:val="000615B7"/>
    <w:rsid w:val="00061A6B"/>
    <w:rsid w:val="00062CFE"/>
    <w:rsid w:val="00062D57"/>
    <w:rsid w:val="00064347"/>
    <w:rsid w:val="00065425"/>
    <w:rsid w:val="000673AA"/>
    <w:rsid w:val="00071652"/>
    <w:rsid w:val="00071BC7"/>
    <w:rsid w:val="000730FB"/>
    <w:rsid w:val="0007643B"/>
    <w:rsid w:val="000768B2"/>
    <w:rsid w:val="00081EC5"/>
    <w:rsid w:val="00081FD6"/>
    <w:rsid w:val="00083449"/>
    <w:rsid w:val="000849F6"/>
    <w:rsid w:val="00086971"/>
    <w:rsid w:val="00086E48"/>
    <w:rsid w:val="00091F7A"/>
    <w:rsid w:val="000941DB"/>
    <w:rsid w:val="0009698F"/>
    <w:rsid w:val="000974EA"/>
    <w:rsid w:val="000A18CD"/>
    <w:rsid w:val="000A1C23"/>
    <w:rsid w:val="000A378B"/>
    <w:rsid w:val="000A4754"/>
    <w:rsid w:val="000A79A9"/>
    <w:rsid w:val="000B1255"/>
    <w:rsid w:val="000B2938"/>
    <w:rsid w:val="000B31BA"/>
    <w:rsid w:val="000B33D6"/>
    <w:rsid w:val="000B4DE0"/>
    <w:rsid w:val="000B5F87"/>
    <w:rsid w:val="000B66B5"/>
    <w:rsid w:val="000C1CD8"/>
    <w:rsid w:val="000C4BA8"/>
    <w:rsid w:val="000C546F"/>
    <w:rsid w:val="000C7B85"/>
    <w:rsid w:val="000D52C5"/>
    <w:rsid w:val="000D798B"/>
    <w:rsid w:val="000E0AC1"/>
    <w:rsid w:val="000E0D7F"/>
    <w:rsid w:val="000E1801"/>
    <w:rsid w:val="000E2A73"/>
    <w:rsid w:val="000E35BC"/>
    <w:rsid w:val="000E4563"/>
    <w:rsid w:val="000E4B36"/>
    <w:rsid w:val="000E4BCF"/>
    <w:rsid w:val="000E4E79"/>
    <w:rsid w:val="000E514D"/>
    <w:rsid w:val="000F0F5C"/>
    <w:rsid w:val="000F115F"/>
    <w:rsid w:val="000F11E3"/>
    <w:rsid w:val="000F4478"/>
    <w:rsid w:val="000F5894"/>
    <w:rsid w:val="0010013A"/>
    <w:rsid w:val="00101BE2"/>
    <w:rsid w:val="001025D3"/>
    <w:rsid w:val="001030E7"/>
    <w:rsid w:val="001054A5"/>
    <w:rsid w:val="00106068"/>
    <w:rsid w:val="00106790"/>
    <w:rsid w:val="00106E6B"/>
    <w:rsid w:val="00107AA5"/>
    <w:rsid w:val="00107D98"/>
    <w:rsid w:val="0011249F"/>
    <w:rsid w:val="001133FD"/>
    <w:rsid w:val="001140F2"/>
    <w:rsid w:val="00115F68"/>
    <w:rsid w:val="00116634"/>
    <w:rsid w:val="00116FB5"/>
    <w:rsid w:val="001203B0"/>
    <w:rsid w:val="00120DD5"/>
    <w:rsid w:val="00125046"/>
    <w:rsid w:val="00126EC8"/>
    <w:rsid w:val="00132F2D"/>
    <w:rsid w:val="001333F0"/>
    <w:rsid w:val="00134097"/>
    <w:rsid w:val="00135573"/>
    <w:rsid w:val="0013606E"/>
    <w:rsid w:val="00143076"/>
    <w:rsid w:val="00145B9A"/>
    <w:rsid w:val="0015135C"/>
    <w:rsid w:val="00151530"/>
    <w:rsid w:val="00152B7E"/>
    <w:rsid w:val="00152E2D"/>
    <w:rsid w:val="00153168"/>
    <w:rsid w:val="001531BB"/>
    <w:rsid w:val="00155602"/>
    <w:rsid w:val="00156352"/>
    <w:rsid w:val="00156695"/>
    <w:rsid w:val="00164181"/>
    <w:rsid w:val="00164881"/>
    <w:rsid w:val="00164FDE"/>
    <w:rsid w:val="0016567A"/>
    <w:rsid w:val="00166CC8"/>
    <w:rsid w:val="0016749F"/>
    <w:rsid w:val="001700FA"/>
    <w:rsid w:val="001713CD"/>
    <w:rsid w:val="001735FA"/>
    <w:rsid w:val="001742C1"/>
    <w:rsid w:val="00176C25"/>
    <w:rsid w:val="0017753F"/>
    <w:rsid w:val="00177D2C"/>
    <w:rsid w:val="00181F08"/>
    <w:rsid w:val="00182BE6"/>
    <w:rsid w:val="00183215"/>
    <w:rsid w:val="00183280"/>
    <w:rsid w:val="001835C1"/>
    <w:rsid w:val="00183E4B"/>
    <w:rsid w:val="001844CE"/>
    <w:rsid w:val="00185971"/>
    <w:rsid w:val="0019063B"/>
    <w:rsid w:val="0019426E"/>
    <w:rsid w:val="00194E61"/>
    <w:rsid w:val="00196165"/>
    <w:rsid w:val="00196FF5"/>
    <w:rsid w:val="001A1241"/>
    <w:rsid w:val="001A1271"/>
    <w:rsid w:val="001A1E97"/>
    <w:rsid w:val="001A41AC"/>
    <w:rsid w:val="001B109E"/>
    <w:rsid w:val="001B32B9"/>
    <w:rsid w:val="001B41BB"/>
    <w:rsid w:val="001B4E5C"/>
    <w:rsid w:val="001B4F15"/>
    <w:rsid w:val="001B716E"/>
    <w:rsid w:val="001B7F7F"/>
    <w:rsid w:val="001C00DF"/>
    <w:rsid w:val="001C07F8"/>
    <w:rsid w:val="001C3259"/>
    <w:rsid w:val="001C3D24"/>
    <w:rsid w:val="001C7672"/>
    <w:rsid w:val="001C77E3"/>
    <w:rsid w:val="001C7E29"/>
    <w:rsid w:val="001D0227"/>
    <w:rsid w:val="001D1435"/>
    <w:rsid w:val="001D4CFF"/>
    <w:rsid w:val="001D746F"/>
    <w:rsid w:val="001E05A4"/>
    <w:rsid w:val="001E2035"/>
    <w:rsid w:val="001E22E8"/>
    <w:rsid w:val="001E2865"/>
    <w:rsid w:val="001E32FB"/>
    <w:rsid w:val="001E3317"/>
    <w:rsid w:val="001E4892"/>
    <w:rsid w:val="001E4E76"/>
    <w:rsid w:val="001E5C6B"/>
    <w:rsid w:val="001E5E8F"/>
    <w:rsid w:val="001E6142"/>
    <w:rsid w:val="001F051C"/>
    <w:rsid w:val="001F4302"/>
    <w:rsid w:val="001F517F"/>
    <w:rsid w:val="001F69B8"/>
    <w:rsid w:val="001F797F"/>
    <w:rsid w:val="00200BC7"/>
    <w:rsid w:val="0020131D"/>
    <w:rsid w:val="00202A65"/>
    <w:rsid w:val="00203178"/>
    <w:rsid w:val="00203221"/>
    <w:rsid w:val="00203BEA"/>
    <w:rsid w:val="00203CED"/>
    <w:rsid w:val="00204677"/>
    <w:rsid w:val="002055A0"/>
    <w:rsid w:val="0020599C"/>
    <w:rsid w:val="00205D25"/>
    <w:rsid w:val="0020769C"/>
    <w:rsid w:val="0021269A"/>
    <w:rsid w:val="002129E5"/>
    <w:rsid w:val="00213428"/>
    <w:rsid w:val="00213764"/>
    <w:rsid w:val="00214766"/>
    <w:rsid w:val="00214881"/>
    <w:rsid w:val="0021502F"/>
    <w:rsid w:val="00215989"/>
    <w:rsid w:val="00215A8A"/>
    <w:rsid w:val="0021749C"/>
    <w:rsid w:val="00221554"/>
    <w:rsid w:val="0022323A"/>
    <w:rsid w:val="002244BB"/>
    <w:rsid w:val="00224618"/>
    <w:rsid w:val="00225FCB"/>
    <w:rsid w:val="00226DE0"/>
    <w:rsid w:val="0022778A"/>
    <w:rsid w:val="00227ABC"/>
    <w:rsid w:val="0023122C"/>
    <w:rsid w:val="00235DAD"/>
    <w:rsid w:val="00235F55"/>
    <w:rsid w:val="002363DF"/>
    <w:rsid w:val="002366FA"/>
    <w:rsid w:val="00236A09"/>
    <w:rsid w:val="00236BB3"/>
    <w:rsid w:val="002405C1"/>
    <w:rsid w:val="0024082B"/>
    <w:rsid w:val="00240BDC"/>
    <w:rsid w:val="002413E4"/>
    <w:rsid w:val="0024281E"/>
    <w:rsid w:val="00243A27"/>
    <w:rsid w:val="00243E10"/>
    <w:rsid w:val="00244B7D"/>
    <w:rsid w:val="002455ED"/>
    <w:rsid w:val="00246BDE"/>
    <w:rsid w:val="002474C7"/>
    <w:rsid w:val="00247FC9"/>
    <w:rsid w:val="00250EEA"/>
    <w:rsid w:val="00251C5B"/>
    <w:rsid w:val="00252B10"/>
    <w:rsid w:val="002536A1"/>
    <w:rsid w:val="0025391E"/>
    <w:rsid w:val="00260625"/>
    <w:rsid w:val="00261148"/>
    <w:rsid w:val="0026178B"/>
    <w:rsid w:val="00261C5B"/>
    <w:rsid w:val="00262860"/>
    <w:rsid w:val="00265DC9"/>
    <w:rsid w:val="00267E3B"/>
    <w:rsid w:val="0027024E"/>
    <w:rsid w:val="00271F4D"/>
    <w:rsid w:val="00272C62"/>
    <w:rsid w:val="00273ABB"/>
    <w:rsid w:val="00275B35"/>
    <w:rsid w:val="002828CA"/>
    <w:rsid w:val="00283697"/>
    <w:rsid w:val="00286853"/>
    <w:rsid w:val="00291451"/>
    <w:rsid w:val="00294126"/>
    <w:rsid w:val="00295791"/>
    <w:rsid w:val="0029596B"/>
    <w:rsid w:val="002A648C"/>
    <w:rsid w:val="002A7436"/>
    <w:rsid w:val="002A7EDA"/>
    <w:rsid w:val="002B26CE"/>
    <w:rsid w:val="002B45B9"/>
    <w:rsid w:val="002B51B3"/>
    <w:rsid w:val="002B5F0E"/>
    <w:rsid w:val="002B6892"/>
    <w:rsid w:val="002C3EA1"/>
    <w:rsid w:val="002C57A2"/>
    <w:rsid w:val="002D1139"/>
    <w:rsid w:val="002D31D2"/>
    <w:rsid w:val="002D3D4F"/>
    <w:rsid w:val="002D5EFE"/>
    <w:rsid w:val="002D6000"/>
    <w:rsid w:val="002D66C6"/>
    <w:rsid w:val="002D6736"/>
    <w:rsid w:val="002E0EBB"/>
    <w:rsid w:val="002E28D9"/>
    <w:rsid w:val="002E3428"/>
    <w:rsid w:val="002E543E"/>
    <w:rsid w:val="002E6B4E"/>
    <w:rsid w:val="002E7A90"/>
    <w:rsid w:val="002F045F"/>
    <w:rsid w:val="002F0BF2"/>
    <w:rsid w:val="002F18FE"/>
    <w:rsid w:val="002F1E16"/>
    <w:rsid w:val="002F28E1"/>
    <w:rsid w:val="002F4624"/>
    <w:rsid w:val="002F4BCA"/>
    <w:rsid w:val="002F6EAE"/>
    <w:rsid w:val="0030074C"/>
    <w:rsid w:val="00301073"/>
    <w:rsid w:val="00301F9D"/>
    <w:rsid w:val="003038DF"/>
    <w:rsid w:val="0030402B"/>
    <w:rsid w:val="00304781"/>
    <w:rsid w:val="00311ABB"/>
    <w:rsid w:val="00311CFD"/>
    <w:rsid w:val="00312433"/>
    <w:rsid w:val="00312BAA"/>
    <w:rsid w:val="00314DDC"/>
    <w:rsid w:val="0031723B"/>
    <w:rsid w:val="00321233"/>
    <w:rsid w:val="003218AF"/>
    <w:rsid w:val="003228A7"/>
    <w:rsid w:val="00322BAD"/>
    <w:rsid w:val="00322F01"/>
    <w:rsid w:val="00322F08"/>
    <w:rsid w:val="00323214"/>
    <w:rsid w:val="003266C2"/>
    <w:rsid w:val="003302B1"/>
    <w:rsid w:val="00330554"/>
    <w:rsid w:val="003312D3"/>
    <w:rsid w:val="003339F1"/>
    <w:rsid w:val="00333EEA"/>
    <w:rsid w:val="003342F1"/>
    <w:rsid w:val="003349F0"/>
    <w:rsid w:val="00335302"/>
    <w:rsid w:val="0033657F"/>
    <w:rsid w:val="003403A5"/>
    <w:rsid w:val="003409D1"/>
    <w:rsid w:val="00341E2C"/>
    <w:rsid w:val="003444BF"/>
    <w:rsid w:val="00344EAB"/>
    <w:rsid w:val="00346451"/>
    <w:rsid w:val="00346D25"/>
    <w:rsid w:val="00351F17"/>
    <w:rsid w:val="003526C0"/>
    <w:rsid w:val="003529C6"/>
    <w:rsid w:val="00352DED"/>
    <w:rsid w:val="003538D0"/>
    <w:rsid w:val="00353C26"/>
    <w:rsid w:val="00353CF4"/>
    <w:rsid w:val="00355B0B"/>
    <w:rsid w:val="00355B56"/>
    <w:rsid w:val="00357500"/>
    <w:rsid w:val="00357876"/>
    <w:rsid w:val="00361002"/>
    <w:rsid w:val="003642E6"/>
    <w:rsid w:val="003703D7"/>
    <w:rsid w:val="003733B6"/>
    <w:rsid w:val="0037607D"/>
    <w:rsid w:val="0037737C"/>
    <w:rsid w:val="003774A1"/>
    <w:rsid w:val="0038170C"/>
    <w:rsid w:val="003828C1"/>
    <w:rsid w:val="00386227"/>
    <w:rsid w:val="003878ED"/>
    <w:rsid w:val="003911BE"/>
    <w:rsid w:val="00392AE8"/>
    <w:rsid w:val="00393A2F"/>
    <w:rsid w:val="003954D1"/>
    <w:rsid w:val="00395578"/>
    <w:rsid w:val="00396846"/>
    <w:rsid w:val="003A118A"/>
    <w:rsid w:val="003A4114"/>
    <w:rsid w:val="003A4214"/>
    <w:rsid w:val="003B42BC"/>
    <w:rsid w:val="003B5612"/>
    <w:rsid w:val="003B57D1"/>
    <w:rsid w:val="003B70DE"/>
    <w:rsid w:val="003C2034"/>
    <w:rsid w:val="003C2360"/>
    <w:rsid w:val="003C37CC"/>
    <w:rsid w:val="003C4048"/>
    <w:rsid w:val="003C4C2C"/>
    <w:rsid w:val="003C5878"/>
    <w:rsid w:val="003D03B9"/>
    <w:rsid w:val="003D0B57"/>
    <w:rsid w:val="003D280D"/>
    <w:rsid w:val="003D325F"/>
    <w:rsid w:val="003D4C09"/>
    <w:rsid w:val="003D4FF0"/>
    <w:rsid w:val="003D5BB3"/>
    <w:rsid w:val="003D60C2"/>
    <w:rsid w:val="003E0EED"/>
    <w:rsid w:val="003E137C"/>
    <w:rsid w:val="003E5883"/>
    <w:rsid w:val="003E7416"/>
    <w:rsid w:val="003F0994"/>
    <w:rsid w:val="003F0DA8"/>
    <w:rsid w:val="003F1813"/>
    <w:rsid w:val="003F2DAA"/>
    <w:rsid w:val="003F5EAC"/>
    <w:rsid w:val="003F6C65"/>
    <w:rsid w:val="003F6E9D"/>
    <w:rsid w:val="00401730"/>
    <w:rsid w:val="00401816"/>
    <w:rsid w:val="00402903"/>
    <w:rsid w:val="00402BB6"/>
    <w:rsid w:val="004041B3"/>
    <w:rsid w:val="00407DB2"/>
    <w:rsid w:val="00410C89"/>
    <w:rsid w:val="00414629"/>
    <w:rsid w:val="00420FBC"/>
    <w:rsid w:val="0042193A"/>
    <w:rsid w:val="00422198"/>
    <w:rsid w:val="00422A8C"/>
    <w:rsid w:val="00423F04"/>
    <w:rsid w:val="00423F83"/>
    <w:rsid w:val="004244FE"/>
    <w:rsid w:val="00425C5A"/>
    <w:rsid w:val="004310E8"/>
    <w:rsid w:val="00432BE0"/>
    <w:rsid w:val="00432F14"/>
    <w:rsid w:val="004345FD"/>
    <w:rsid w:val="00436445"/>
    <w:rsid w:val="0043699C"/>
    <w:rsid w:val="00437757"/>
    <w:rsid w:val="00440CE2"/>
    <w:rsid w:val="00443B3C"/>
    <w:rsid w:val="00443BCD"/>
    <w:rsid w:val="004450EA"/>
    <w:rsid w:val="004454E9"/>
    <w:rsid w:val="00445C87"/>
    <w:rsid w:val="0045066E"/>
    <w:rsid w:val="00451B66"/>
    <w:rsid w:val="00454278"/>
    <w:rsid w:val="004546AE"/>
    <w:rsid w:val="00455B8A"/>
    <w:rsid w:val="00455C9F"/>
    <w:rsid w:val="00455FB9"/>
    <w:rsid w:val="004560DE"/>
    <w:rsid w:val="00456358"/>
    <w:rsid w:val="00456D78"/>
    <w:rsid w:val="0046092B"/>
    <w:rsid w:val="004615A2"/>
    <w:rsid w:val="00462188"/>
    <w:rsid w:val="00462F20"/>
    <w:rsid w:val="0046362A"/>
    <w:rsid w:val="00463679"/>
    <w:rsid w:val="00465354"/>
    <w:rsid w:val="004705B2"/>
    <w:rsid w:val="00471DCC"/>
    <w:rsid w:val="0047223D"/>
    <w:rsid w:val="00473B3D"/>
    <w:rsid w:val="00474029"/>
    <w:rsid w:val="00474654"/>
    <w:rsid w:val="004750CE"/>
    <w:rsid w:val="00475EB8"/>
    <w:rsid w:val="004778BB"/>
    <w:rsid w:val="004800C4"/>
    <w:rsid w:val="0048040D"/>
    <w:rsid w:val="0048090F"/>
    <w:rsid w:val="004812F5"/>
    <w:rsid w:val="00482834"/>
    <w:rsid w:val="00482899"/>
    <w:rsid w:val="00485600"/>
    <w:rsid w:val="0048680A"/>
    <w:rsid w:val="00487ACF"/>
    <w:rsid w:val="00487E8C"/>
    <w:rsid w:val="00494170"/>
    <w:rsid w:val="00496693"/>
    <w:rsid w:val="004971F7"/>
    <w:rsid w:val="004A1CBA"/>
    <w:rsid w:val="004A4446"/>
    <w:rsid w:val="004A52B9"/>
    <w:rsid w:val="004A59D4"/>
    <w:rsid w:val="004A6618"/>
    <w:rsid w:val="004A7BE5"/>
    <w:rsid w:val="004B044A"/>
    <w:rsid w:val="004B194D"/>
    <w:rsid w:val="004B333C"/>
    <w:rsid w:val="004B3A1C"/>
    <w:rsid w:val="004B53BF"/>
    <w:rsid w:val="004B79A1"/>
    <w:rsid w:val="004C0217"/>
    <w:rsid w:val="004C0C75"/>
    <w:rsid w:val="004C634C"/>
    <w:rsid w:val="004D0099"/>
    <w:rsid w:val="004D115A"/>
    <w:rsid w:val="004D1181"/>
    <w:rsid w:val="004D13D3"/>
    <w:rsid w:val="004D2285"/>
    <w:rsid w:val="004D24EF"/>
    <w:rsid w:val="004D2A15"/>
    <w:rsid w:val="004D2B30"/>
    <w:rsid w:val="004D3E8F"/>
    <w:rsid w:val="004D573B"/>
    <w:rsid w:val="004D714F"/>
    <w:rsid w:val="004E290E"/>
    <w:rsid w:val="004E3036"/>
    <w:rsid w:val="004E48F6"/>
    <w:rsid w:val="004E4B1E"/>
    <w:rsid w:val="004E79FE"/>
    <w:rsid w:val="004F3228"/>
    <w:rsid w:val="004F3A20"/>
    <w:rsid w:val="004F4511"/>
    <w:rsid w:val="004F462F"/>
    <w:rsid w:val="004F464F"/>
    <w:rsid w:val="004F4B77"/>
    <w:rsid w:val="004F4F5D"/>
    <w:rsid w:val="00500C9E"/>
    <w:rsid w:val="00501132"/>
    <w:rsid w:val="0050270B"/>
    <w:rsid w:val="005037CD"/>
    <w:rsid w:val="00503828"/>
    <w:rsid w:val="00503B12"/>
    <w:rsid w:val="0050754F"/>
    <w:rsid w:val="005100DB"/>
    <w:rsid w:val="00510DC2"/>
    <w:rsid w:val="005113C4"/>
    <w:rsid w:val="0051193E"/>
    <w:rsid w:val="005123CE"/>
    <w:rsid w:val="0051251E"/>
    <w:rsid w:val="00512CF7"/>
    <w:rsid w:val="00512DBA"/>
    <w:rsid w:val="00513221"/>
    <w:rsid w:val="0051396F"/>
    <w:rsid w:val="005176D6"/>
    <w:rsid w:val="005200E7"/>
    <w:rsid w:val="00522EF9"/>
    <w:rsid w:val="0052367D"/>
    <w:rsid w:val="0052368E"/>
    <w:rsid w:val="00523AAB"/>
    <w:rsid w:val="00523FED"/>
    <w:rsid w:val="00525635"/>
    <w:rsid w:val="0052600A"/>
    <w:rsid w:val="005268E2"/>
    <w:rsid w:val="00527BBD"/>
    <w:rsid w:val="00530E25"/>
    <w:rsid w:val="00530E86"/>
    <w:rsid w:val="00532061"/>
    <w:rsid w:val="0053360A"/>
    <w:rsid w:val="00540B10"/>
    <w:rsid w:val="005415B1"/>
    <w:rsid w:val="005423FA"/>
    <w:rsid w:val="00542C83"/>
    <w:rsid w:val="0054434A"/>
    <w:rsid w:val="00544589"/>
    <w:rsid w:val="00545471"/>
    <w:rsid w:val="00545B01"/>
    <w:rsid w:val="00545E99"/>
    <w:rsid w:val="00546EA0"/>
    <w:rsid w:val="0054714A"/>
    <w:rsid w:val="00552DD7"/>
    <w:rsid w:val="00553B8E"/>
    <w:rsid w:val="005556A3"/>
    <w:rsid w:val="00555904"/>
    <w:rsid w:val="00555D8E"/>
    <w:rsid w:val="00556950"/>
    <w:rsid w:val="00560DAC"/>
    <w:rsid w:val="00562BD0"/>
    <w:rsid w:val="005638DE"/>
    <w:rsid w:val="00564994"/>
    <w:rsid w:val="00566C61"/>
    <w:rsid w:val="00566F50"/>
    <w:rsid w:val="005672E7"/>
    <w:rsid w:val="00570233"/>
    <w:rsid w:val="0057246B"/>
    <w:rsid w:val="0057301D"/>
    <w:rsid w:val="00574E83"/>
    <w:rsid w:val="00575D43"/>
    <w:rsid w:val="0058093D"/>
    <w:rsid w:val="00581C87"/>
    <w:rsid w:val="0058226B"/>
    <w:rsid w:val="0058328B"/>
    <w:rsid w:val="005848DB"/>
    <w:rsid w:val="00585C2A"/>
    <w:rsid w:val="00587495"/>
    <w:rsid w:val="005911CD"/>
    <w:rsid w:val="00591527"/>
    <w:rsid w:val="005928AC"/>
    <w:rsid w:val="00592AFA"/>
    <w:rsid w:val="00592B9A"/>
    <w:rsid w:val="005945D7"/>
    <w:rsid w:val="00594F14"/>
    <w:rsid w:val="005950B4"/>
    <w:rsid w:val="00595985"/>
    <w:rsid w:val="00595BA1"/>
    <w:rsid w:val="00597808"/>
    <w:rsid w:val="005A28CB"/>
    <w:rsid w:val="005A51C9"/>
    <w:rsid w:val="005B1460"/>
    <w:rsid w:val="005B1EE9"/>
    <w:rsid w:val="005B3D74"/>
    <w:rsid w:val="005B4115"/>
    <w:rsid w:val="005B5C69"/>
    <w:rsid w:val="005C21D2"/>
    <w:rsid w:val="005C3AF3"/>
    <w:rsid w:val="005C44F3"/>
    <w:rsid w:val="005C5499"/>
    <w:rsid w:val="005C5E07"/>
    <w:rsid w:val="005D19DF"/>
    <w:rsid w:val="005D4361"/>
    <w:rsid w:val="005D4D56"/>
    <w:rsid w:val="005D5109"/>
    <w:rsid w:val="005D5AED"/>
    <w:rsid w:val="005D5E5A"/>
    <w:rsid w:val="005D7DFB"/>
    <w:rsid w:val="005E00A0"/>
    <w:rsid w:val="005E0B4C"/>
    <w:rsid w:val="005E11FF"/>
    <w:rsid w:val="005E4CC4"/>
    <w:rsid w:val="005E581C"/>
    <w:rsid w:val="005E6E52"/>
    <w:rsid w:val="005E7096"/>
    <w:rsid w:val="005E740A"/>
    <w:rsid w:val="005E7567"/>
    <w:rsid w:val="005E7ECF"/>
    <w:rsid w:val="005F228F"/>
    <w:rsid w:val="005F29A3"/>
    <w:rsid w:val="005F5233"/>
    <w:rsid w:val="005F5482"/>
    <w:rsid w:val="00600004"/>
    <w:rsid w:val="006002A4"/>
    <w:rsid w:val="00601507"/>
    <w:rsid w:val="0060157A"/>
    <w:rsid w:val="006034F9"/>
    <w:rsid w:val="00604A6D"/>
    <w:rsid w:val="006052C0"/>
    <w:rsid w:val="00606808"/>
    <w:rsid w:val="00607AA5"/>
    <w:rsid w:val="00614F8F"/>
    <w:rsid w:val="006151CD"/>
    <w:rsid w:val="00616503"/>
    <w:rsid w:val="006177C0"/>
    <w:rsid w:val="006212C5"/>
    <w:rsid w:val="006223BB"/>
    <w:rsid w:val="006225A0"/>
    <w:rsid w:val="006229AC"/>
    <w:rsid w:val="00622B49"/>
    <w:rsid w:val="006238CB"/>
    <w:rsid w:val="0062486B"/>
    <w:rsid w:val="00624DCC"/>
    <w:rsid w:val="00630B12"/>
    <w:rsid w:val="00630D26"/>
    <w:rsid w:val="00630E7E"/>
    <w:rsid w:val="006332F6"/>
    <w:rsid w:val="0063434F"/>
    <w:rsid w:val="00637080"/>
    <w:rsid w:val="00637A7F"/>
    <w:rsid w:val="00641879"/>
    <w:rsid w:val="006441DC"/>
    <w:rsid w:val="0064433E"/>
    <w:rsid w:val="00644703"/>
    <w:rsid w:val="00647E51"/>
    <w:rsid w:val="0065313E"/>
    <w:rsid w:val="0065362D"/>
    <w:rsid w:val="00654887"/>
    <w:rsid w:val="0065603F"/>
    <w:rsid w:val="00656BCA"/>
    <w:rsid w:val="00656ECA"/>
    <w:rsid w:val="00660CC3"/>
    <w:rsid w:val="00661632"/>
    <w:rsid w:val="0066391B"/>
    <w:rsid w:val="0066445A"/>
    <w:rsid w:val="00664AA1"/>
    <w:rsid w:val="006650F0"/>
    <w:rsid w:val="00665CDF"/>
    <w:rsid w:val="00666B65"/>
    <w:rsid w:val="0066789A"/>
    <w:rsid w:val="00667F80"/>
    <w:rsid w:val="00672307"/>
    <w:rsid w:val="00672761"/>
    <w:rsid w:val="006727ED"/>
    <w:rsid w:val="006751DA"/>
    <w:rsid w:val="0067596C"/>
    <w:rsid w:val="006772CE"/>
    <w:rsid w:val="00680216"/>
    <w:rsid w:val="0068340A"/>
    <w:rsid w:val="00685483"/>
    <w:rsid w:val="00685F23"/>
    <w:rsid w:val="00687BE8"/>
    <w:rsid w:val="006917DB"/>
    <w:rsid w:val="00691B57"/>
    <w:rsid w:val="00693E41"/>
    <w:rsid w:val="00693E44"/>
    <w:rsid w:val="0069523B"/>
    <w:rsid w:val="0069660E"/>
    <w:rsid w:val="0069759B"/>
    <w:rsid w:val="00697EC1"/>
    <w:rsid w:val="006A010E"/>
    <w:rsid w:val="006A437F"/>
    <w:rsid w:val="006A5EAF"/>
    <w:rsid w:val="006A660F"/>
    <w:rsid w:val="006A7C14"/>
    <w:rsid w:val="006A7DFC"/>
    <w:rsid w:val="006B0381"/>
    <w:rsid w:val="006B0ACE"/>
    <w:rsid w:val="006B1145"/>
    <w:rsid w:val="006B189F"/>
    <w:rsid w:val="006B35A2"/>
    <w:rsid w:val="006B35F9"/>
    <w:rsid w:val="006B4965"/>
    <w:rsid w:val="006B764A"/>
    <w:rsid w:val="006B7AA8"/>
    <w:rsid w:val="006C3673"/>
    <w:rsid w:val="006C3819"/>
    <w:rsid w:val="006C4618"/>
    <w:rsid w:val="006C62AB"/>
    <w:rsid w:val="006C78B4"/>
    <w:rsid w:val="006C7F1D"/>
    <w:rsid w:val="006D0263"/>
    <w:rsid w:val="006D10AA"/>
    <w:rsid w:val="006D35AF"/>
    <w:rsid w:val="006D4D86"/>
    <w:rsid w:val="006D6089"/>
    <w:rsid w:val="006D796A"/>
    <w:rsid w:val="006D7AB5"/>
    <w:rsid w:val="006E05B7"/>
    <w:rsid w:val="006E12ED"/>
    <w:rsid w:val="006E2C6E"/>
    <w:rsid w:val="006E4448"/>
    <w:rsid w:val="006E47A6"/>
    <w:rsid w:val="006E54FA"/>
    <w:rsid w:val="006E5EB9"/>
    <w:rsid w:val="006E6595"/>
    <w:rsid w:val="006E721B"/>
    <w:rsid w:val="006F1FCD"/>
    <w:rsid w:val="006F4F65"/>
    <w:rsid w:val="006F5BB9"/>
    <w:rsid w:val="007023D9"/>
    <w:rsid w:val="00705E57"/>
    <w:rsid w:val="00706F1C"/>
    <w:rsid w:val="0070724D"/>
    <w:rsid w:val="00711B0F"/>
    <w:rsid w:val="00714872"/>
    <w:rsid w:val="00715822"/>
    <w:rsid w:val="0071587D"/>
    <w:rsid w:val="00715E9A"/>
    <w:rsid w:val="0071798E"/>
    <w:rsid w:val="00717D22"/>
    <w:rsid w:val="00722C3B"/>
    <w:rsid w:val="007251BD"/>
    <w:rsid w:val="00725935"/>
    <w:rsid w:val="007259F5"/>
    <w:rsid w:val="0072618A"/>
    <w:rsid w:val="007267C3"/>
    <w:rsid w:val="007273E1"/>
    <w:rsid w:val="00731880"/>
    <w:rsid w:val="0073200F"/>
    <w:rsid w:val="00737FC1"/>
    <w:rsid w:val="0074190C"/>
    <w:rsid w:val="00741EEC"/>
    <w:rsid w:val="00744647"/>
    <w:rsid w:val="00745A06"/>
    <w:rsid w:val="00745F3A"/>
    <w:rsid w:val="00747089"/>
    <w:rsid w:val="00747667"/>
    <w:rsid w:val="007520EE"/>
    <w:rsid w:val="00752553"/>
    <w:rsid w:val="007556D2"/>
    <w:rsid w:val="0075611D"/>
    <w:rsid w:val="00756F43"/>
    <w:rsid w:val="00757B4F"/>
    <w:rsid w:val="00764E3F"/>
    <w:rsid w:val="00766CA6"/>
    <w:rsid w:val="007707BC"/>
    <w:rsid w:val="007707EB"/>
    <w:rsid w:val="007717CC"/>
    <w:rsid w:val="0077200E"/>
    <w:rsid w:val="0077320A"/>
    <w:rsid w:val="007737AB"/>
    <w:rsid w:val="0077395B"/>
    <w:rsid w:val="00774AD6"/>
    <w:rsid w:val="0077507A"/>
    <w:rsid w:val="00776097"/>
    <w:rsid w:val="00780AEB"/>
    <w:rsid w:val="007827BA"/>
    <w:rsid w:val="00784CDF"/>
    <w:rsid w:val="00785BF3"/>
    <w:rsid w:val="00785F70"/>
    <w:rsid w:val="0078650B"/>
    <w:rsid w:val="00787339"/>
    <w:rsid w:val="00790517"/>
    <w:rsid w:val="007921A0"/>
    <w:rsid w:val="00792CE2"/>
    <w:rsid w:val="00793CA6"/>
    <w:rsid w:val="007945FF"/>
    <w:rsid w:val="00794B7B"/>
    <w:rsid w:val="0079756F"/>
    <w:rsid w:val="00797D9F"/>
    <w:rsid w:val="007A1004"/>
    <w:rsid w:val="007A1B52"/>
    <w:rsid w:val="007A258D"/>
    <w:rsid w:val="007A4945"/>
    <w:rsid w:val="007A62E5"/>
    <w:rsid w:val="007A650D"/>
    <w:rsid w:val="007B037D"/>
    <w:rsid w:val="007B1C70"/>
    <w:rsid w:val="007B4104"/>
    <w:rsid w:val="007B47DE"/>
    <w:rsid w:val="007B6320"/>
    <w:rsid w:val="007B716B"/>
    <w:rsid w:val="007C2AE8"/>
    <w:rsid w:val="007C340D"/>
    <w:rsid w:val="007C3E4A"/>
    <w:rsid w:val="007C5616"/>
    <w:rsid w:val="007C5E0C"/>
    <w:rsid w:val="007C7587"/>
    <w:rsid w:val="007D48F0"/>
    <w:rsid w:val="007D5309"/>
    <w:rsid w:val="007D5FEE"/>
    <w:rsid w:val="007D67E0"/>
    <w:rsid w:val="007D702C"/>
    <w:rsid w:val="007E5A17"/>
    <w:rsid w:val="007F07B7"/>
    <w:rsid w:val="007F104A"/>
    <w:rsid w:val="007F119F"/>
    <w:rsid w:val="007F270C"/>
    <w:rsid w:val="007F7666"/>
    <w:rsid w:val="007F7EA6"/>
    <w:rsid w:val="007F7ED9"/>
    <w:rsid w:val="0080112A"/>
    <w:rsid w:val="008043E4"/>
    <w:rsid w:val="00806490"/>
    <w:rsid w:val="00807919"/>
    <w:rsid w:val="008108A0"/>
    <w:rsid w:val="00811C3C"/>
    <w:rsid w:val="00813B7E"/>
    <w:rsid w:val="00813EE0"/>
    <w:rsid w:val="00815122"/>
    <w:rsid w:val="00817C33"/>
    <w:rsid w:val="00822557"/>
    <w:rsid w:val="0082255B"/>
    <w:rsid w:val="00825F12"/>
    <w:rsid w:val="00826908"/>
    <w:rsid w:val="00831C4F"/>
    <w:rsid w:val="008338AF"/>
    <w:rsid w:val="008349BC"/>
    <w:rsid w:val="00835711"/>
    <w:rsid w:val="00835FA0"/>
    <w:rsid w:val="00836E0D"/>
    <w:rsid w:val="00843068"/>
    <w:rsid w:val="0084461D"/>
    <w:rsid w:val="00845A4D"/>
    <w:rsid w:val="00847265"/>
    <w:rsid w:val="00852517"/>
    <w:rsid w:val="0085532E"/>
    <w:rsid w:val="00855A41"/>
    <w:rsid w:val="00857745"/>
    <w:rsid w:val="008579EA"/>
    <w:rsid w:val="008610D4"/>
    <w:rsid w:val="00861B07"/>
    <w:rsid w:val="008627CC"/>
    <w:rsid w:val="00862F4F"/>
    <w:rsid w:val="00865373"/>
    <w:rsid w:val="00866A75"/>
    <w:rsid w:val="00867698"/>
    <w:rsid w:val="00867D12"/>
    <w:rsid w:val="00867F7B"/>
    <w:rsid w:val="00870009"/>
    <w:rsid w:val="008703F4"/>
    <w:rsid w:val="00870695"/>
    <w:rsid w:val="008716CC"/>
    <w:rsid w:val="00871EE9"/>
    <w:rsid w:val="0087267D"/>
    <w:rsid w:val="00872B43"/>
    <w:rsid w:val="00873457"/>
    <w:rsid w:val="00874118"/>
    <w:rsid w:val="00874630"/>
    <w:rsid w:val="00875F6D"/>
    <w:rsid w:val="00876A7A"/>
    <w:rsid w:val="008818A5"/>
    <w:rsid w:val="00884E4D"/>
    <w:rsid w:val="00885FAD"/>
    <w:rsid w:val="008861FF"/>
    <w:rsid w:val="0088639D"/>
    <w:rsid w:val="00887480"/>
    <w:rsid w:val="00887573"/>
    <w:rsid w:val="00887AA1"/>
    <w:rsid w:val="00892C34"/>
    <w:rsid w:val="008976F0"/>
    <w:rsid w:val="008A228E"/>
    <w:rsid w:val="008A2844"/>
    <w:rsid w:val="008A4569"/>
    <w:rsid w:val="008A79A3"/>
    <w:rsid w:val="008B0125"/>
    <w:rsid w:val="008B0403"/>
    <w:rsid w:val="008B16B4"/>
    <w:rsid w:val="008B1AF6"/>
    <w:rsid w:val="008B2E96"/>
    <w:rsid w:val="008B61F2"/>
    <w:rsid w:val="008B65A7"/>
    <w:rsid w:val="008B665E"/>
    <w:rsid w:val="008B6DD5"/>
    <w:rsid w:val="008C0BFA"/>
    <w:rsid w:val="008C0C07"/>
    <w:rsid w:val="008C1116"/>
    <w:rsid w:val="008C1B4F"/>
    <w:rsid w:val="008C36DF"/>
    <w:rsid w:val="008C4759"/>
    <w:rsid w:val="008C4B2D"/>
    <w:rsid w:val="008D0958"/>
    <w:rsid w:val="008D0AD6"/>
    <w:rsid w:val="008D13C6"/>
    <w:rsid w:val="008D1714"/>
    <w:rsid w:val="008D44BF"/>
    <w:rsid w:val="008D77F9"/>
    <w:rsid w:val="008E138D"/>
    <w:rsid w:val="008E2CBE"/>
    <w:rsid w:val="008E3A7C"/>
    <w:rsid w:val="008E3B13"/>
    <w:rsid w:val="008E3F58"/>
    <w:rsid w:val="008E562D"/>
    <w:rsid w:val="008E7877"/>
    <w:rsid w:val="008F07F1"/>
    <w:rsid w:val="008F20EF"/>
    <w:rsid w:val="008F28C3"/>
    <w:rsid w:val="008F2B3C"/>
    <w:rsid w:val="008F4B21"/>
    <w:rsid w:val="008F5C46"/>
    <w:rsid w:val="008F5DE2"/>
    <w:rsid w:val="008F6776"/>
    <w:rsid w:val="008F7281"/>
    <w:rsid w:val="0090181A"/>
    <w:rsid w:val="00904631"/>
    <w:rsid w:val="00905D70"/>
    <w:rsid w:val="00906867"/>
    <w:rsid w:val="00906B21"/>
    <w:rsid w:val="00907355"/>
    <w:rsid w:val="009109AA"/>
    <w:rsid w:val="00910D29"/>
    <w:rsid w:val="00910D71"/>
    <w:rsid w:val="00912043"/>
    <w:rsid w:val="009122A1"/>
    <w:rsid w:val="00915DCA"/>
    <w:rsid w:val="009164E1"/>
    <w:rsid w:val="009172C6"/>
    <w:rsid w:val="00920439"/>
    <w:rsid w:val="0092174F"/>
    <w:rsid w:val="009218D5"/>
    <w:rsid w:val="009238E6"/>
    <w:rsid w:val="009242C0"/>
    <w:rsid w:val="00924605"/>
    <w:rsid w:val="00924DA6"/>
    <w:rsid w:val="009254FB"/>
    <w:rsid w:val="0092602C"/>
    <w:rsid w:val="0092653B"/>
    <w:rsid w:val="009266E9"/>
    <w:rsid w:val="009267D4"/>
    <w:rsid w:val="0092701F"/>
    <w:rsid w:val="00930318"/>
    <w:rsid w:val="00931DA0"/>
    <w:rsid w:val="00931F91"/>
    <w:rsid w:val="009328AD"/>
    <w:rsid w:val="0093404A"/>
    <w:rsid w:val="0093470C"/>
    <w:rsid w:val="00935915"/>
    <w:rsid w:val="00941CF7"/>
    <w:rsid w:val="00943A89"/>
    <w:rsid w:val="00943F86"/>
    <w:rsid w:val="009465E0"/>
    <w:rsid w:val="0094719A"/>
    <w:rsid w:val="00947ED2"/>
    <w:rsid w:val="009528BB"/>
    <w:rsid w:val="00953FCF"/>
    <w:rsid w:val="009561F4"/>
    <w:rsid w:val="0096199F"/>
    <w:rsid w:val="00962E76"/>
    <w:rsid w:val="00963206"/>
    <w:rsid w:val="0096435A"/>
    <w:rsid w:val="00966948"/>
    <w:rsid w:val="00967A63"/>
    <w:rsid w:val="00970EBF"/>
    <w:rsid w:val="00970FCE"/>
    <w:rsid w:val="009711BC"/>
    <w:rsid w:val="0097233F"/>
    <w:rsid w:val="00974D22"/>
    <w:rsid w:val="00976BDC"/>
    <w:rsid w:val="0098291E"/>
    <w:rsid w:val="00982A20"/>
    <w:rsid w:val="00984C15"/>
    <w:rsid w:val="00985003"/>
    <w:rsid w:val="00985D4C"/>
    <w:rsid w:val="00985F27"/>
    <w:rsid w:val="009864E4"/>
    <w:rsid w:val="00986654"/>
    <w:rsid w:val="00987D6F"/>
    <w:rsid w:val="00987DCB"/>
    <w:rsid w:val="00987E78"/>
    <w:rsid w:val="00990807"/>
    <w:rsid w:val="009919F3"/>
    <w:rsid w:val="00991F54"/>
    <w:rsid w:val="00992542"/>
    <w:rsid w:val="00995B9E"/>
    <w:rsid w:val="00995CBD"/>
    <w:rsid w:val="009A04D0"/>
    <w:rsid w:val="009A0EBB"/>
    <w:rsid w:val="009A1DFB"/>
    <w:rsid w:val="009A3AC6"/>
    <w:rsid w:val="009A45EF"/>
    <w:rsid w:val="009A4A46"/>
    <w:rsid w:val="009A5AA1"/>
    <w:rsid w:val="009A5FE0"/>
    <w:rsid w:val="009A72A3"/>
    <w:rsid w:val="009A776D"/>
    <w:rsid w:val="009B08C6"/>
    <w:rsid w:val="009B1295"/>
    <w:rsid w:val="009B1C40"/>
    <w:rsid w:val="009B22D8"/>
    <w:rsid w:val="009B29DD"/>
    <w:rsid w:val="009B5AE7"/>
    <w:rsid w:val="009B6F82"/>
    <w:rsid w:val="009B72E6"/>
    <w:rsid w:val="009B7CE8"/>
    <w:rsid w:val="009C1DD2"/>
    <w:rsid w:val="009C26E0"/>
    <w:rsid w:val="009C278C"/>
    <w:rsid w:val="009C2A3F"/>
    <w:rsid w:val="009C2D65"/>
    <w:rsid w:val="009C44AF"/>
    <w:rsid w:val="009C603A"/>
    <w:rsid w:val="009C74E5"/>
    <w:rsid w:val="009C7644"/>
    <w:rsid w:val="009D01C4"/>
    <w:rsid w:val="009D1226"/>
    <w:rsid w:val="009D1928"/>
    <w:rsid w:val="009D26F3"/>
    <w:rsid w:val="009D3C23"/>
    <w:rsid w:val="009D4069"/>
    <w:rsid w:val="009D4832"/>
    <w:rsid w:val="009D57F2"/>
    <w:rsid w:val="009D6049"/>
    <w:rsid w:val="009D606C"/>
    <w:rsid w:val="009D6949"/>
    <w:rsid w:val="009D6DBD"/>
    <w:rsid w:val="009D7E8E"/>
    <w:rsid w:val="009E0DD8"/>
    <w:rsid w:val="009E0F92"/>
    <w:rsid w:val="009E24B2"/>
    <w:rsid w:val="009E2969"/>
    <w:rsid w:val="009E39D2"/>
    <w:rsid w:val="009E4658"/>
    <w:rsid w:val="009E4ECF"/>
    <w:rsid w:val="009E5D25"/>
    <w:rsid w:val="009E63A9"/>
    <w:rsid w:val="009F396B"/>
    <w:rsid w:val="009F4B65"/>
    <w:rsid w:val="009F549B"/>
    <w:rsid w:val="009F7197"/>
    <w:rsid w:val="009F7510"/>
    <w:rsid w:val="009F7AC4"/>
    <w:rsid w:val="009F7BA6"/>
    <w:rsid w:val="00A00B93"/>
    <w:rsid w:val="00A021D4"/>
    <w:rsid w:val="00A02F06"/>
    <w:rsid w:val="00A03518"/>
    <w:rsid w:val="00A04821"/>
    <w:rsid w:val="00A04F1D"/>
    <w:rsid w:val="00A050C4"/>
    <w:rsid w:val="00A0548D"/>
    <w:rsid w:val="00A057E4"/>
    <w:rsid w:val="00A06734"/>
    <w:rsid w:val="00A0673C"/>
    <w:rsid w:val="00A12D4B"/>
    <w:rsid w:val="00A12D7A"/>
    <w:rsid w:val="00A1319C"/>
    <w:rsid w:val="00A13C95"/>
    <w:rsid w:val="00A13C9A"/>
    <w:rsid w:val="00A14655"/>
    <w:rsid w:val="00A14DC4"/>
    <w:rsid w:val="00A155AF"/>
    <w:rsid w:val="00A17CA6"/>
    <w:rsid w:val="00A20571"/>
    <w:rsid w:val="00A241B7"/>
    <w:rsid w:val="00A24A94"/>
    <w:rsid w:val="00A24F70"/>
    <w:rsid w:val="00A2536A"/>
    <w:rsid w:val="00A25E49"/>
    <w:rsid w:val="00A2628F"/>
    <w:rsid w:val="00A270C1"/>
    <w:rsid w:val="00A32E90"/>
    <w:rsid w:val="00A33C31"/>
    <w:rsid w:val="00A34A67"/>
    <w:rsid w:val="00A358DD"/>
    <w:rsid w:val="00A37BB0"/>
    <w:rsid w:val="00A40976"/>
    <w:rsid w:val="00A425EF"/>
    <w:rsid w:val="00A42D7A"/>
    <w:rsid w:val="00A430A5"/>
    <w:rsid w:val="00A50D93"/>
    <w:rsid w:val="00A53D7C"/>
    <w:rsid w:val="00A54547"/>
    <w:rsid w:val="00A6017C"/>
    <w:rsid w:val="00A6043F"/>
    <w:rsid w:val="00A61244"/>
    <w:rsid w:val="00A61C66"/>
    <w:rsid w:val="00A6253D"/>
    <w:rsid w:val="00A6427D"/>
    <w:rsid w:val="00A65011"/>
    <w:rsid w:val="00A654FB"/>
    <w:rsid w:val="00A6638E"/>
    <w:rsid w:val="00A70390"/>
    <w:rsid w:val="00A7130A"/>
    <w:rsid w:val="00A7391B"/>
    <w:rsid w:val="00A740D6"/>
    <w:rsid w:val="00A7441A"/>
    <w:rsid w:val="00A74C40"/>
    <w:rsid w:val="00A75EBD"/>
    <w:rsid w:val="00A7709A"/>
    <w:rsid w:val="00A77401"/>
    <w:rsid w:val="00A83ED8"/>
    <w:rsid w:val="00A84105"/>
    <w:rsid w:val="00A873E4"/>
    <w:rsid w:val="00A8773A"/>
    <w:rsid w:val="00A90A9B"/>
    <w:rsid w:val="00A90FFD"/>
    <w:rsid w:val="00A949E6"/>
    <w:rsid w:val="00A956D8"/>
    <w:rsid w:val="00AA01EB"/>
    <w:rsid w:val="00AA05FE"/>
    <w:rsid w:val="00AA1362"/>
    <w:rsid w:val="00AA3F5D"/>
    <w:rsid w:val="00AA559D"/>
    <w:rsid w:val="00AA6101"/>
    <w:rsid w:val="00AA611F"/>
    <w:rsid w:val="00AA7092"/>
    <w:rsid w:val="00AB2798"/>
    <w:rsid w:val="00AB3C77"/>
    <w:rsid w:val="00AC03E2"/>
    <w:rsid w:val="00AC0764"/>
    <w:rsid w:val="00AC0B54"/>
    <w:rsid w:val="00AC11FA"/>
    <w:rsid w:val="00AC4FDD"/>
    <w:rsid w:val="00AC5C89"/>
    <w:rsid w:val="00AC712D"/>
    <w:rsid w:val="00AD05C7"/>
    <w:rsid w:val="00AD3483"/>
    <w:rsid w:val="00AD4080"/>
    <w:rsid w:val="00AD48C5"/>
    <w:rsid w:val="00AD6146"/>
    <w:rsid w:val="00AD6269"/>
    <w:rsid w:val="00AD6361"/>
    <w:rsid w:val="00AD66B7"/>
    <w:rsid w:val="00AD78F7"/>
    <w:rsid w:val="00AE009E"/>
    <w:rsid w:val="00AE01EE"/>
    <w:rsid w:val="00AE05D4"/>
    <w:rsid w:val="00AE09AA"/>
    <w:rsid w:val="00AE2A68"/>
    <w:rsid w:val="00AE3B16"/>
    <w:rsid w:val="00AE540E"/>
    <w:rsid w:val="00AF0B88"/>
    <w:rsid w:val="00AF11E3"/>
    <w:rsid w:val="00AF39FC"/>
    <w:rsid w:val="00AF6113"/>
    <w:rsid w:val="00AF7726"/>
    <w:rsid w:val="00B00B65"/>
    <w:rsid w:val="00B01E70"/>
    <w:rsid w:val="00B02EF5"/>
    <w:rsid w:val="00B03BFE"/>
    <w:rsid w:val="00B03C00"/>
    <w:rsid w:val="00B0491E"/>
    <w:rsid w:val="00B069E9"/>
    <w:rsid w:val="00B0718D"/>
    <w:rsid w:val="00B07C16"/>
    <w:rsid w:val="00B10190"/>
    <w:rsid w:val="00B1021F"/>
    <w:rsid w:val="00B1159B"/>
    <w:rsid w:val="00B16802"/>
    <w:rsid w:val="00B17807"/>
    <w:rsid w:val="00B17D68"/>
    <w:rsid w:val="00B200F7"/>
    <w:rsid w:val="00B23071"/>
    <w:rsid w:val="00B31B5F"/>
    <w:rsid w:val="00B32034"/>
    <w:rsid w:val="00B338A2"/>
    <w:rsid w:val="00B34F68"/>
    <w:rsid w:val="00B40737"/>
    <w:rsid w:val="00B40FCA"/>
    <w:rsid w:val="00B418DE"/>
    <w:rsid w:val="00B41D59"/>
    <w:rsid w:val="00B41D6A"/>
    <w:rsid w:val="00B43809"/>
    <w:rsid w:val="00B44F7E"/>
    <w:rsid w:val="00B46AE2"/>
    <w:rsid w:val="00B50C91"/>
    <w:rsid w:val="00B5138E"/>
    <w:rsid w:val="00B52C61"/>
    <w:rsid w:val="00B52FEF"/>
    <w:rsid w:val="00B5429F"/>
    <w:rsid w:val="00B60F6E"/>
    <w:rsid w:val="00B61C4A"/>
    <w:rsid w:val="00B63B12"/>
    <w:rsid w:val="00B64A63"/>
    <w:rsid w:val="00B65857"/>
    <w:rsid w:val="00B6587C"/>
    <w:rsid w:val="00B724D5"/>
    <w:rsid w:val="00B72B5B"/>
    <w:rsid w:val="00B735CC"/>
    <w:rsid w:val="00B7412F"/>
    <w:rsid w:val="00B76AF5"/>
    <w:rsid w:val="00B77CE4"/>
    <w:rsid w:val="00B8187B"/>
    <w:rsid w:val="00B82B56"/>
    <w:rsid w:val="00B82C7D"/>
    <w:rsid w:val="00B9347F"/>
    <w:rsid w:val="00B93D9A"/>
    <w:rsid w:val="00B95F8F"/>
    <w:rsid w:val="00B971C5"/>
    <w:rsid w:val="00B97518"/>
    <w:rsid w:val="00B97926"/>
    <w:rsid w:val="00BA2D20"/>
    <w:rsid w:val="00BA44DC"/>
    <w:rsid w:val="00BA5808"/>
    <w:rsid w:val="00BA59B1"/>
    <w:rsid w:val="00BA6AF3"/>
    <w:rsid w:val="00BA6BAD"/>
    <w:rsid w:val="00BA7830"/>
    <w:rsid w:val="00BB0AEE"/>
    <w:rsid w:val="00BB333E"/>
    <w:rsid w:val="00BB7326"/>
    <w:rsid w:val="00BC4A5F"/>
    <w:rsid w:val="00BC7257"/>
    <w:rsid w:val="00BC7451"/>
    <w:rsid w:val="00BD0B9E"/>
    <w:rsid w:val="00BD4103"/>
    <w:rsid w:val="00BD44A8"/>
    <w:rsid w:val="00BD5E94"/>
    <w:rsid w:val="00BD6BB1"/>
    <w:rsid w:val="00BD7EED"/>
    <w:rsid w:val="00BE0F1D"/>
    <w:rsid w:val="00BE248C"/>
    <w:rsid w:val="00BE3520"/>
    <w:rsid w:val="00BE3B09"/>
    <w:rsid w:val="00BE4982"/>
    <w:rsid w:val="00BE5986"/>
    <w:rsid w:val="00BE5C99"/>
    <w:rsid w:val="00BE5CEA"/>
    <w:rsid w:val="00BF0201"/>
    <w:rsid w:val="00BF0FE4"/>
    <w:rsid w:val="00BF2176"/>
    <w:rsid w:val="00BF2D7B"/>
    <w:rsid w:val="00BF3BE5"/>
    <w:rsid w:val="00BF3CAE"/>
    <w:rsid w:val="00BF5A38"/>
    <w:rsid w:val="00BF6787"/>
    <w:rsid w:val="00BF6965"/>
    <w:rsid w:val="00C00E51"/>
    <w:rsid w:val="00C03A7B"/>
    <w:rsid w:val="00C03DD8"/>
    <w:rsid w:val="00C0499C"/>
    <w:rsid w:val="00C059D6"/>
    <w:rsid w:val="00C05D38"/>
    <w:rsid w:val="00C0644A"/>
    <w:rsid w:val="00C06516"/>
    <w:rsid w:val="00C073E5"/>
    <w:rsid w:val="00C10EDE"/>
    <w:rsid w:val="00C131BB"/>
    <w:rsid w:val="00C138B4"/>
    <w:rsid w:val="00C14A1B"/>
    <w:rsid w:val="00C20DD4"/>
    <w:rsid w:val="00C21C6C"/>
    <w:rsid w:val="00C21F00"/>
    <w:rsid w:val="00C221DE"/>
    <w:rsid w:val="00C223A6"/>
    <w:rsid w:val="00C23EF3"/>
    <w:rsid w:val="00C245AB"/>
    <w:rsid w:val="00C24EEC"/>
    <w:rsid w:val="00C2683F"/>
    <w:rsid w:val="00C27945"/>
    <w:rsid w:val="00C27EE7"/>
    <w:rsid w:val="00C31387"/>
    <w:rsid w:val="00C32BF8"/>
    <w:rsid w:val="00C33438"/>
    <w:rsid w:val="00C34002"/>
    <w:rsid w:val="00C34EC1"/>
    <w:rsid w:val="00C3570C"/>
    <w:rsid w:val="00C37DBF"/>
    <w:rsid w:val="00C42C93"/>
    <w:rsid w:val="00C46112"/>
    <w:rsid w:val="00C46B9F"/>
    <w:rsid w:val="00C47FA6"/>
    <w:rsid w:val="00C5239A"/>
    <w:rsid w:val="00C5343B"/>
    <w:rsid w:val="00C53446"/>
    <w:rsid w:val="00C54208"/>
    <w:rsid w:val="00C55437"/>
    <w:rsid w:val="00C555A4"/>
    <w:rsid w:val="00C55EA5"/>
    <w:rsid w:val="00C55FC0"/>
    <w:rsid w:val="00C578C2"/>
    <w:rsid w:val="00C60042"/>
    <w:rsid w:val="00C60416"/>
    <w:rsid w:val="00C62048"/>
    <w:rsid w:val="00C628CF"/>
    <w:rsid w:val="00C63FD9"/>
    <w:rsid w:val="00C70439"/>
    <w:rsid w:val="00C70B68"/>
    <w:rsid w:val="00C74556"/>
    <w:rsid w:val="00C769B7"/>
    <w:rsid w:val="00C81D16"/>
    <w:rsid w:val="00C83EA3"/>
    <w:rsid w:val="00C86177"/>
    <w:rsid w:val="00C865D6"/>
    <w:rsid w:val="00C87DD9"/>
    <w:rsid w:val="00C916EC"/>
    <w:rsid w:val="00C94346"/>
    <w:rsid w:val="00C94488"/>
    <w:rsid w:val="00C950F7"/>
    <w:rsid w:val="00C95457"/>
    <w:rsid w:val="00C9563F"/>
    <w:rsid w:val="00C95681"/>
    <w:rsid w:val="00C958AA"/>
    <w:rsid w:val="00C97C09"/>
    <w:rsid w:val="00C97E2E"/>
    <w:rsid w:val="00CA0A94"/>
    <w:rsid w:val="00CA14FF"/>
    <w:rsid w:val="00CA6DD7"/>
    <w:rsid w:val="00CA75B7"/>
    <w:rsid w:val="00CB014C"/>
    <w:rsid w:val="00CB01FF"/>
    <w:rsid w:val="00CB05A2"/>
    <w:rsid w:val="00CB0692"/>
    <w:rsid w:val="00CB450E"/>
    <w:rsid w:val="00CB4C67"/>
    <w:rsid w:val="00CB4FC9"/>
    <w:rsid w:val="00CB5C19"/>
    <w:rsid w:val="00CC08E1"/>
    <w:rsid w:val="00CC3DE2"/>
    <w:rsid w:val="00CC45CB"/>
    <w:rsid w:val="00CC4A9A"/>
    <w:rsid w:val="00CC60A1"/>
    <w:rsid w:val="00CC7338"/>
    <w:rsid w:val="00CC73F4"/>
    <w:rsid w:val="00CD103B"/>
    <w:rsid w:val="00CD16B4"/>
    <w:rsid w:val="00CD1A8C"/>
    <w:rsid w:val="00CD4BDB"/>
    <w:rsid w:val="00CD4D3A"/>
    <w:rsid w:val="00CD5D4D"/>
    <w:rsid w:val="00CD7B1E"/>
    <w:rsid w:val="00CD7D67"/>
    <w:rsid w:val="00CE1997"/>
    <w:rsid w:val="00CE256C"/>
    <w:rsid w:val="00CE447B"/>
    <w:rsid w:val="00CE5089"/>
    <w:rsid w:val="00CE5CE4"/>
    <w:rsid w:val="00CF0439"/>
    <w:rsid w:val="00CF3712"/>
    <w:rsid w:val="00CF3BB4"/>
    <w:rsid w:val="00CF3BB8"/>
    <w:rsid w:val="00CF50CB"/>
    <w:rsid w:val="00CF53F2"/>
    <w:rsid w:val="00CF5E94"/>
    <w:rsid w:val="00CF6DCD"/>
    <w:rsid w:val="00CF7384"/>
    <w:rsid w:val="00D0048E"/>
    <w:rsid w:val="00D00E2B"/>
    <w:rsid w:val="00D010A2"/>
    <w:rsid w:val="00D03514"/>
    <w:rsid w:val="00D03ADE"/>
    <w:rsid w:val="00D04581"/>
    <w:rsid w:val="00D0697E"/>
    <w:rsid w:val="00D10B20"/>
    <w:rsid w:val="00D119E8"/>
    <w:rsid w:val="00D13CC0"/>
    <w:rsid w:val="00D14287"/>
    <w:rsid w:val="00D14DA9"/>
    <w:rsid w:val="00D17C21"/>
    <w:rsid w:val="00D20641"/>
    <w:rsid w:val="00D20E6A"/>
    <w:rsid w:val="00D20F20"/>
    <w:rsid w:val="00D2185D"/>
    <w:rsid w:val="00D2185E"/>
    <w:rsid w:val="00D221DF"/>
    <w:rsid w:val="00D23370"/>
    <w:rsid w:val="00D236BF"/>
    <w:rsid w:val="00D271FA"/>
    <w:rsid w:val="00D27F93"/>
    <w:rsid w:val="00D308DC"/>
    <w:rsid w:val="00D30963"/>
    <w:rsid w:val="00D322E8"/>
    <w:rsid w:val="00D32546"/>
    <w:rsid w:val="00D3254A"/>
    <w:rsid w:val="00D32D66"/>
    <w:rsid w:val="00D33B9B"/>
    <w:rsid w:val="00D364F5"/>
    <w:rsid w:val="00D41E3D"/>
    <w:rsid w:val="00D44F97"/>
    <w:rsid w:val="00D46958"/>
    <w:rsid w:val="00D477BA"/>
    <w:rsid w:val="00D47E72"/>
    <w:rsid w:val="00D501D6"/>
    <w:rsid w:val="00D50E94"/>
    <w:rsid w:val="00D518AA"/>
    <w:rsid w:val="00D54217"/>
    <w:rsid w:val="00D549B6"/>
    <w:rsid w:val="00D54B41"/>
    <w:rsid w:val="00D562FA"/>
    <w:rsid w:val="00D56696"/>
    <w:rsid w:val="00D618C8"/>
    <w:rsid w:val="00D61C22"/>
    <w:rsid w:val="00D63785"/>
    <w:rsid w:val="00D63C21"/>
    <w:rsid w:val="00D6584D"/>
    <w:rsid w:val="00D708D0"/>
    <w:rsid w:val="00D70BC3"/>
    <w:rsid w:val="00D719A3"/>
    <w:rsid w:val="00D73E7A"/>
    <w:rsid w:val="00D764C4"/>
    <w:rsid w:val="00D81066"/>
    <w:rsid w:val="00D81B83"/>
    <w:rsid w:val="00D841AF"/>
    <w:rsid w:val="00D84B87"/>
    <w:rsid w:val="00D85544"/>
    <w:rsid w:val="00D876EC"/>
    <w:rsid w:val="00D9051C"/>
    <w:rsid w:val="00D92743"/>
    <w:rsid w:val="00D933B8"/>
    <w:rsid w:val="00D93DA6"/>
    <w:rsid w:val="00D93EA2"/>
    <w:rsid w:val="00D94228"/>
    <w:rsid w:val="00D95050"/>
    <w:rsid w:val="00D951BA"/>
    <w:rsid w:val="00D952FF"/>
    <w:rsid w:val="00D966AB"/>
    <w:rsid w:val="00D9704F"/>
    <w:rsid w:val="00DA1EF0"/>
    <w:rsid w:val="00DA3773"/>
    <w:rsid w:val="00DA3AEA"/>
    <w:rsid w:val="00DA445B"/>
    <w:rsid w:val="00DA4CCE"/>
    <w:rsid w:val="00DA547A"/>
    <w:rsid w:val="00DA5691"/>
    <w:rsid w:val="00DA5BFA"/>
    <w:rsid w:val="00DA69A8"/>
    <w:rsid w:val="00DB0FF3"/>
    <w:rsid w:val="00DB117A"/>
    <w:rsid w:val="00DB12D7"/>
    <w:rsid w:val="00DB1EB8"/>
    <w:rsid w:val="00DB34C1"/>
    <w:rsid w:val="00DB40C7"/>
    <w:rsid w:val="00DB5A80"/>
    <w:rsid w:val="00DB5D75"/>
    <w:rsid w:val="00DB7478"/>
    <w:rsid w:val="00DC2747"/>
    <w:rsid w:val="00DC2CC3"/>
    <w:rsid w:val="00DC3363"/>
    <w:rsid w:val="00DC6FB3"/>
    <w:rsid w:val="00DC76FB"/>
    <w:rsid w:val="00DC7D31"/>
    <w:rsid w:val="00DD0209"/>
    <w:rsid w:val="00DD03A0"/>
    <w:rsid w:val="00DD0717"/>
    <w:rsid w:val="00DD3483"/>
    <w:rsid w:val="00DD3E64"/>
    <w:rsid w:val="00DD47A2"/>
    <w:rsid w:val="00DD6CEA"/>
    <w:rsid w:val="00DD7B44"/>
    <w:rsid w:val="00DE249C"/>
    <w:rsid w:val="00DE2DF1"/>
    <w:rsid w:val="00DE44B0"/>
    <w:rsid w:val="00DE54D2"/>
    <w:rsid w:val="00DE677F"/>
    <w:rsid w:val="00DE76F9"/>
    <w:rsid w:val="00DF0977"/>
    <w:rsid w:val="00DF0CF7"/>
    <w:rsid w:val="00DF10D8"/>
    <w:rsid w:val="00DF1F2C"/>
    <w:rsid w:val="00DF2D47"/>
    <w:rsid w:val="00DF665C"/>
    <w:rsid w:val="00E00D97"/>
    <w:rsid w:val="00E00F9E"/>
    <w:rsid w:val="00E04A00"/>
    <w:rsid w:val="00E06A3C"/>
    <w:rsid w:val="00E07690"/>
    <w:rsid w:val="00E12612"/>
    <w:rsid w:val="00E1265A"/>
    <w:rsid w:val="00E175FA"/>
    <w:rsid w:val="00E211C8"/>
    <w:rsid w:val="00E23CBF"/>
    <w:rsid w:val="00E27079"/>
    <w:rsid w:val="00E273C3"/>
    <w:rsid w:val="00E27F89"/>
    <w:rsid w:val="00E3325F"/>
    <w:rsid w:val="00E343FB"/>
    <w:rsid w:val="00E35EB1"/>
    <w:rsid w:val="00E36AEA"/>
    <w:rsid w:val="00E41AEF"/>
    <w:rsid w:val="00E43E8E"/>
    <w:rsid w:val="00E43EE9"/>
    <w:rsid w:val="00E44510"/>
    <w:rsid w:val="00E44604"/>
    <w:rsid w:val="00E44FFB"/>
    <w:rsid w:val="00E46F08"/>
    <w:rsid w:val="00E47069"/>
    <w:rsid w:val="00E4757B"/>
    <w:rsid w:val="00E47D9D"/>
    <w:rsid w:val="00E535CD"/>
    <w:rsid w:val="00E54106"/>
    <w:rsid w:val="00E54A79"/>
    <w:rsid w:val="00E55084"/>
    <w:rsid w:val="00E56610"/>
    <w:rsid w:val="00E60CEA"/>
    <w:rsid w:val="00E6261B"/>
    <w:rsid w:val="00E674A6"/>
    <w:rsid w:val="00E67E7C"/>
    <w:rsid w:val="00E702B8"/>
    <w:rsid w:val="00E706F7"/>
    <w:rsid w:val="00E7121D"/>
    <w:rsid w:val="00E72819"/>
    <w:rsid w:val="00E732B0"/>
    <w:rsid w:val="00E74151"/>
    <w:rsid w:val="00E75124"/>
    <w:rsid w:val="00E75A36"/>
    <w:rsid w:val="00E806A7"/>
    <w:rsid w:val="00E822C9"/>
    <w:rsid w:val="00E82AF1"/>
    <w:rsid w:val="00E83518"/>
    <w:rsid w:val="00E83581"/>
    <w:rsid w:val="00E84F88"/>
    <w:rsid w:val="00E850A9"/>
    <w:rsid w:val="00E853AA"/>
    <w:rsid w:val="00E90917"/>
    <w:rsid w:val="00E90C3E"/>
    <w:rsid w:val="00E92B3B"/>
    <w:rsid w:val="00E9377C"/>
    <w:rsid w:val="00E9698E"/>
    <w:rsid w:val="00E9782F"/>
    <w:rsid w:val="00EA12A2"/>
    <w:rsid w:val="00EA144E"/>
    <w:rsid w:val="00EA3351"/>
    <w:rsid w:val="00EA34AF"/>
    <w:rsid w:val="00EA3747"/>
    <w:rsid w:val="00EA6987"/>
    <w:rsid w:val="00EA7068"/>
    <w:rsid w:val="00EA75D9"/>
    <w:rsid w:val="00EA7D33"/>
    <w:rsid w:val="00EB0AB2"/>
    <w:rsid w:val="00EB15E9"/>
    <w:rsid w:val="00EB1B28"/>
    <w:rsid w:val="00EB5BC7"/>
    <w:rsid w:val="00EC287B"/>
    <w:rsid w:val="00EC4F27"/>
    <w:rsid w:val="00EC543A"/>
    <w:rsid w:val="00EC5C5C"/>
    <w:rsid w:val="00EC635D"/>
    <w:rsid w:val="00EC6761"/>
    <w:rsid w:val="00EC6FCC"/>
    <w:rsid w:val="00EC760D"/>
    <w:rsid w:val="00ED3FD9"/>
    <w:rsid w:val="00ED5DB6"/>
    <w:rsid w:val="00ED7444"/>
    <w:rsid w:val="00EE5A67"/>
    <w:rsid w:val="00EE5FF9"/>
    <w:rsid w:val="00EE6D9D"/>
    <w:rsid w:val="00EF02BC"/>
    <w:rsid w:val="00EF0F22"/>
    <w:rsid w:val="00EF534A"/>
    <w:rsid w:val="00EF5A3C"/>
    <w:rsid w:val="00EF5A64"/>
    <w:rsid w:val="00EF5B46"/>
    <w:rsid w:val="00F01317"/>
    <w:rsid w:val="00F039ED"/>
    <w:rsid w:val="00F047C9"/>
    <w:rsid w:val="00F06FB0"/>
    <w:rsid w:val="00F06FEE"/>
    <w:rsid w:val="00F0794F"/>
    <w:rsid w:val="00F114D6"/>
    <w:rsid w:val="00F12B3B"/>
    <w:rsid w:val="00F15852"/>
    <w:rsid w:val="00F16121"/>
    <w:rsid w:val="00F169BF"/>
    <w:rsid w:val="00F1747A"/>
    <w:rsid w:val="00F17EC2"/>
    <w:rsid w:val="00F200E1"/>
    <w:rsid w:val="00F21635"/>
    <w:rsid w:val="00F21E58"/>
    <w:rsid w:val="00F21E5B"/>
    <w:rsid w:val="00F22A25"/>
    <w:rsid w:val="00F246DD"/>
    <w:rsid w:val="00F3065E"/>
    <w:rsid w:val="00F3083A"/>
    <w:rsid w:val="00F33003"/>
    <w:rsid w:val="00F34703"/>
    <w:rsid w:val="00F36BC5"/>
    <w:rsid w:val="00F36F44"/>
    <w:rsid w:val="00F37992"/>
    <w:rsid w:val="00F37F99"/>
    <w:rsid w:val="00F404BA"/>
    <w:rsid w:val="00F40F5B"/>
    <w:rsid w:val="00F4175C"/>
    <w:rsid w:val="00F4225F"/>
    <w:rsid w:val="00F441AB"/>
    <w:rsid w:val="00F44EF3"/>
    <w:rsid w:val="00F45526"/>
    <w:rsid w:val="00F457E6"/>
    <w:rsid w:val="00F47B06"/>
    <w:rsid w:val="00F47FE1"/>
    <w:rsid w:val="00F5092D"/>
    <w:rsid w:val="00F50BCC"/>
    <w:rsid w:val="00F52918"/>
    <w:rsid w:val="00F53DB2"/>
    <w:rsid w:val="00F54B56"/>
    <w:rsid w:val="00F55BC6"/>
    <w:rsid w:val="00F5642F"/>
    <w:rsid w:val="00F56C4A"/>
    <w:rsid w:val="00F61940"/>
    <w:rsid w:val="00F623B0"/>
    <w:rsid w:val="00F62711"/>
    <w:rsid w:val="00F6287B"/>
    <w:rsid w:val="00F65647"/>
    <w:rsid w:val="00F656A5"/>
    <w:rsid w:val="00F66F81"/>
    <w:rsid w:val="00F676F4"/>
    <w:rsid w:val="00F67ADD"/>
    <w:rsid w:val="00F70667"/>
    <w:rsid w:val="00F7076D"/>
    <w:rsid w:val="00F7099A"/>
    <w:rsid w:val="00F70C9F"/>
    <w:rsid w:val="00F70CA2"/>
    <w:rsid w:val="00F71660"/>
    <w:rsid w:val="00F72974"/>
    <w:rsid w:val="00F7448C"/>
    <w:rsid w:val="00F80629"/>
    <w:rsid w:val="00F807BA"/>
    <w:rsid w:val="00F848C1"/>
    <w:rsid w:val="00F854A0"/>
    <w:rsid w:val="00F8683A"/>
    <w:rsid w:val="00F872BF"/>
    <w:rsid w:val="00F92367"/>
    <w:rsid w:val="00F9238A"/>
    <w:rsid w:val="00F926FC"/>
    <w:rsid w:val="00F93DEE"/>
    <w:rsid w:val="00F95C8A"/>
    <w:rsid w:val="00F969B7"/>
    <w:rsid w:val="00FA1834"/>
    <w:rsid w:val="00FA2248"/>
    <w:rsid w:val="00FA3FF0"/>
    <w:rsid w:val="00FA5D88"/>
    <w:rsid w:val="00FA6118"/>
    <w:rsid w:val="00FA669D"/>
    <w:rsid w:val="00FB1C3F"/>
    <w:rsid w:val="00FB2525"/>
    <w:rsid w:val="00FB2703"/>
    <w:rsid w:val="00FB31C1"/>
    <w:rsid w:val="00FB4661"/>
    <w:rsid w:val="00FB51AD"/>
    <w:rsid w:val="00FB5D80"/>
    <w:rsid w:val="00FB6EEF"/>
    <w:rsid w:val="00FB7FEC"/>
    <w:rsid w:val="00FC2D50"/>
    <w:rsid w:val="00FC3685"/>
    <w:rsid w:val="00FC3DE3"/>
    <w:rsid w:val="00FC4341"/>
    <w:rsid w:val="00FC5452"/>
    <w:rsid w:val="00FC6008"/>
    <w:rsid w:val="00FC67B5"/>
    <w:rsid w:val="00FC6EDC"/>
    <w:rsid w:val="00FC7429"/>
    <w:rsid w:val="00FC75E1"/>
    <w:rsid w:val="00FC7D9D"/>
    <w:rsid w:val="00FC7E11"/>
    <w:rsid w:val="00FC7F92"/>
    <w:rsid w:val="00FD12C7"/>
    <w:rsid w:val="00FD3B01"/>
    <w:rsid w:val="00FD6CAB"/>
    <w:rsid w:val="00FE162D"/>
    <w:rsid w:val="00FE1B7E"/>
    <w:rsid w:val="00FE270C"/>
    <w:rsid w:val="00FE3295"/>
    <w:rsid w:val="00FE3561"/>
    <w:rsid w:val="00FE46D6"/>
    <w:rsid w:val="00FE4F77"/>
    <w:rsid w:val="00FE55E1"/>
    <w:rsid w:val="00FE7E8C"/>
    <w:rsid w:val="00FF07E0"/>
    <w:rsid w:val="00FF1233"/>
    <w:rsid w:val="00FF1DF7"/>
    <w:rsid w:val="00FF2AD5"/>
    <w:rsid w:val="00FF350E"/>
    <w:rsid w:val="00FF5945"/>
    <w:rsid w:val="00FF7547"/>
    <w:rsid w:val="00FF76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E28D9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001F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01F10"/>
    <w:pPr>
      <w:spacing w:after="0" w:line="240" w:lineRule="auto"/>
    </w:pPr>
    <w:rPr>
      <w:rFonts w:ascii="Times New Roman" w:eastAsia="PMingLiU" w:hAnsi="Times New Roman" w:cs="Times New Roman"/>
      <w:sz w:val="20"/>
      <w:szCs w:val="20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01F10"/>
    <w:rPr>
      <w:rFonts w:ascii="Times New Roman" w:eastAsia="PMingLiU" w:hAnsi="Times New Roman" w:cs="Times New Roman"/>
      <w:sz w:val="20"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F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F1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706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70667"/>
    <w:pPr>
      <w:ind w:left="720"/>
      <w:contextualSpacing/>
    </w:pPr>
  </w:style>
  <w:style w:type="table" w:styleId="MediumShading1-Accent5">
    <w:name w:val="Medium Shading 1 Accent 5"/>
    <w:basedOn w:val="TableNormal"/>
    <w:uiPriority w:val="63"/>
    <w:rsid w:val="00BE248C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ColorfulList-Accent6">
    <w:name w:val="Colorful List Accent 6"/>
    <w:basedOn w:val="TableNormal"/>
    <w:uiPriority w:val="72"/>
    <w:rsid w:val="00BE248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List-Accent3">
    <w:name w:val="Colorful List Accent 3"/>
    <w:basedOn w:val="TableNormal"/>
    <w:uiPriority w:val="72"/>
    <w:rsid w:val="00BE248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ghtList-Accent5">
    <w:name w:val="Light List Accent 5"/>
    <w:basedOn w:val="TableNormal"/>
    <w:uiPriority w:val="61"/>
    <w:rsid w:val="00874630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7717CC"/>
    <w:rPr>
      <w:i/>
      <w:iCs/>
    </w:rPr>
  </w:style>
  <w:style w:type="character" w:styleId="Hyperlink">
    <w:name w:val="Hyperlink"/>
    <w:basedOn w:val="DefaultParagraphFont"/>
    <w:uiPriority w:val="99"/>
    <w:unhideWhenUsed/>
    <w:rsid w:val="00A2536A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6F08"/>
    <w:pPr>
      <w:spacing w:after="200"/>
    </w:pPr>
    <w:rPr>
      <w:rFonts w:asciiTheme="minorHAnsi" w:eastAsiaTheme="minorHAnsi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6F08"/>
    <w:rPr>
      <w:rFonts w:ascii="Times New Roman" w:eastAsia="PMingLiU" w:hAnsi="Times New Roman" w:cs="Times New Roman"/>
      <w:b/>
      <w:bCs/>
      <w:sz w:val="20"/>
      <w:szCs w:val="20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597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7808"/>
  </w:style>
  <w:style w:type="paragraph" w:styleId="Footer">
    <w:name w:val="footer"/>
    <w:basedOn w:val="Normal"/>
    <w:link w:val="FooterChar"/>
    <w:uiPriority w:val="99"/>
    <w:unhideWhenUsed/>
    <w:rsid w:val="00597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7808"/>
  </w:style>
  <w:style w:type="character" w:customStyle="1" w:styleId="Heading1Char">
    <w:name w:val="Heading 1 Char"/>
    <w:basedOn w:val="DefaultParagraphFont"/>
    <w:link w:val="Heading1"/>
    <w:uiPriority w:val="9"/>
    <w:rsid w:val="002E28D9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customStyle="1" w:styleId="highlight2">
    <w:name w:val="highlight2"/>
    <w:basedOn w:val="DefaultParagraphFont"/>
    <w:rsid w:val="002E28D9"/>
  </w:style>
  <w:style w:type="paragraph" w:customStyle="1" w:styleId="ecxmsonormal">
    <w:name w:val="ecxmsonormal"/>
    <w:basedOn w:val="Normal"/>
    <w:rsid w:val="0077200E"/>
    <w:pPr>
      <w:spacing w:after="324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EndNoteBibliographyTitle">
    <w:name w:val="EndNote Bibliography Title"/>
    <w:basedOn w:val="Normal"/>
    <w:link w:val="EndNoteBibliographyTitleChar"/>
    <w:rsid w:val="00115F6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5F6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5F68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5F68"/>
    <w:rPr>
      <w:rFonts w:ascii="Calibri" w:hAnsi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6751DA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E28D9"/>
    <w:pPr>
      <w:spacing w:before="240" w:after="120" w:line="240" w:lineRule="auto"/>
      <w:outlineLvl w:val="0"/>
    </w:pPr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001F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01F10"/>
    <w:pPr>
      <w:spacing w:after="0" w:line="240" w:lineRule="auto"/>
    </w:pPr>
    <w:rPr>
      <w:rFonts w:ascii="Times New Roman" w:eastAsia="PMingLiU" w:hAnsi="Times New Roman" w:cs="Times New Roman"/>
      <w:sz w:val="20"/>
      <w:szCs w:val="20"/>
      <w:lang w:eastAsia="nl-N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01F10"/>
    <w:rPr>
      <w:rFonts w:ascii="Times New Roman" w:eastAsia="PMingLiU" w:hAnsi="Times New Roman" w:cs="Times New Roman"/>
      <w:sz w:val="20"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F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F1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F706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70667"/>
    <w:pPr>
      <w:ind w:left="720"/>
      <w:contextualSpacing/>
    </w:pPr>
  </w:style>
  <w:style w:type="table" w:styleId="MediumShading1-Accent5">
    <w:name w:val="Medium Shading 1 Accent 5"/>
    <w:basedOn w:val="TableNormal"/>
    <w:uiPriority w:val="63"/>
    <w:rsid w:val="00BE248C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ColorfulList-Accent6">
    <w:name w:val="Colorful List Accent 6"/>
    <w:basedOn w:val="TableNormal"/>
    <w:uiPriority w:val="72"/>
    <w:rsid w:val="00BE248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List-Accent3">
    <w:name w:val="Colorful List Accent 3"/>
    <w:basedOn w:val="TableNormal"/>
    <w:uiPriority w:val="72"/>
    <w:rsid w:val="00BE248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LightList-Accent5">
    <w:name w:val="Light List Accent 5"/>
    <w:basedOn w:val="TableNormal"/>
    <w:uiPriority w:val="61"/>
    <w:rsid w:val="00874630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character" w:styleId="Emphasis">
    <w:name w:val="Emphasis"/>
    <w:basedOn w:val="DefaultParagraphFont"/>
    <w:uiPriority w:val="20"/>
    <w:qFormat/>
    <w:rsid w:val="007717CC"/>
    <w:rPr>
      <w:i/>
      <w:iCs/>
    </w:rPr>
  </w:style>
  <w:style w:type="character" w:styleId="Hyperlink">
    <w:name w:val="Hyperlink"/>
    <w:basedOn w:val="DefaultParagraphFont"/>
    <w:uiPriority w:val="99"/>
    <w:unhideWhenUsed/>
    <w:rsid w:val="00A2536A"/>
    <w:rPr>
      <w:color w:val="0000FF" w:themeColor="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6F08"/>
    <w:pPr>
      <w:spacing w:after="200"/>
    </w:pPr>
    <w:rPr>
      <w:rFonts w:asciiTheme="minorHAnsi" w:eastAsiaTheme="minorHAnsi" w:hAnsiTheme="minorHAnsi" w:cstheme="minorBidi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6F08"/>
    <w:rPr>
      <w:rFonts w:ascii="Times New Roman" w:eastAsia="PMingLiU" w:hAnsi="Times New Roman" w:cs="Times New Roman"/>
      <w:b/>
      <w:bCs/>
      <w:sz w:val="20"/>
      <w:szCs w:val="20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597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7808"/>
  </w:style>
  <w:style w:type="paragraph" w:styleId="Footer">
    <w:name w:val="footer"/>
    <w:basedOn w:val="Normal"/>
    <w:link w:val="FooterChar"/>
    <w:uiPriority w:val="99"/>
    <w:unhideWhenUsed/>
    <w:rsid w:val="0059780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7808"/>
  </w:style>
  <w:style w:type="character" w:customStyle="1" w:styleId="Heading1Char">
    <w:name w:val="Heading 1 Char"/>
    <w:basedOn w:val="DefaultParagraphFont"/>
    <w:link w:val="Heading1"/>
    <w:uiPriority w:val="9"/>
    <w:rsid w:val="002E28D9"/>
    <w:rPr>
      <w:rFonts w:ascii="Times New Roman" w:eastAsia="Times New Roman" w:hAnsi="Times New Roman" w:cs="Times New Roman"/>
      <w:b/>
      <w:bCs/>
      <w:color w:val="000000"/>
      <w:kern w:val="36"/>
      <w:sz w:val="33"/>
      <w:szCs w:val="33"/>
      <w:lang w:val="en-US"/>
    </w:rPr>
  </w:style>
  <w:style w:type="character" w:customStyle="1" w:styleId="highlight2">
    <w:name w:val="highlight2"/>
    <w:basedOn w:val="DefaultParagraphFont"/>
    <w:rsid w:val="002E28D9"/>
  </w:style>
  <w:style w:type="paragraph" w:customStyle="1" w:styleId="ecxmsonormal">
    <w:name w:val="ecxmsonormal"/>
    <w:basedOn w:val="Normal"/>
    <w:rsid w:val="0077200E"/>
    <w:pPr>
      <w:spacing w:after="324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EndNoteBibliographyTitle">
    <w:name w:val="EndNote Bibliography Title"/>
    <w:basedOn w:val="Normal"/>
    <w:link w:val="EndNoteBibliographyTitleChar"/>
    <w:rsid w:val="00115F6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15F6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15F68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15F68"/>
    <w:rPr>
      <w:rFonts w:ascii="Calibri" w:hAnsi="Calibri"/>
      <w:noProof/>
      <w:lang w:val="en-US"/>
    </w:rPr>
  </w:style>
  <w:style w:type="character" w:styleId="Strong">
    <w:name w:val="Strong"/>
    <w:basedOn w:val="DefaultParagraphFont"/>
    <w:uiPriority w:val="22"/>
    <w:qFormat/>
    <w:rsid w:val="006751D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841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70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98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52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359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4058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0415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14280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80362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72801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57861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518876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957930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3739862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165859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51684428">
                                                              <w:marLeft w:val="0"/>
                                                              <w:marRight w:val="150"/>
                                                              <w:marTop w:val="0"/>
                                                              <w:marBottom w:val="15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403973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3161939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3716852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0170905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8959788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4441896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2725949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4067854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72564709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01353586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34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447169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35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57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798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64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0680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16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16014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94075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024028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78622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6464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155993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8876190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62125114">
                                                  <w:marLeft w:val="0"/>
                                                  <w:marRight w:val="30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069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455725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300"/>
                                                          <w:divBdr>
                                                            <w:top w:val="single" w:sz="6" w:space="0" w:color="CCCCCC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4833505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1159788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071819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4077771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3852723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2889714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5297557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635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81631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73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6554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6145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26558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21811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91910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026847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060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643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022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682191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23661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6329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770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3671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2220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94901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0701505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2823312">
                                                  <w:marLeft w:val="0"/>
                                                  <w:marRight w:val="272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5631170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12423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272"/>
                                                          <w:divBdr>
                                                            <w:top w:val="single" w:sz="6" w:space="0" w:color="CCCCCC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596819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4134250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020117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343751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070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9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://www.rijksoverheid.nl/documenten-en-publicaties/kamerstukken/2009/11/26/advies-commissie-doek.html" TargetMode="Externa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28A327-CD58-4C16-8894-99C449C012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486</Words>
  <Characters>48371</Characters>
  <Application>Microsoft Office Word</Application>
  <DocSecurity>0</DocSecurity>
  <Lines>403</Lines>
  <Paragraphs>1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Erasmus MC</Company>
  <LinksUpToDate>false</LinksUpToDate>
  <CharactersWithSpaces>567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vana van der Geest</dc:creator>
  <cp:lastModifiedBy>I.M.M. van der Geest</cp:lastModifiedBy>
  <cp:revision>4</cp:revision>
  <cp:lastPrinted>2016-03-11T11:48:00Z</cp:lastPrinted>
  <dcterms:created xsi:type="dcterms:W3CDTF">2016-03-11T11:48:00Z</dcterms:created>
  <dcterms:modified xsi:type="dcterms:W3CDTF">2016-03-11T11:55:00Z</dcterms:modified>
</cp:coreProperties>
</file>